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5F4A" w:rsidRPr="00E01ECD" w:rsidRDefault="005C54D2" w:rsidP="00DA72DE">
      <w:pPr>
        <w:pStyle w:val="NormalWeb"/>
        <w:spacing w:before="0" w:beforeAutospacing="0" w:after="0" w:afterAutospacing="0"/>
        <w:jc w:val="both"/>
        <w:rPr>
          <w:i/>
        </w:rPr>
      </w:pPr>
      <w:r w:rsidRPr="00E01ECD">
        <w:rPr>
          <w:b/>
          <w:bCs/>
        </w:rPr>
        <w:t>TITLE</w:t>
      </w:r>
      <w:r w:rsidR="00BE5F4A" w:rsidRPr="00E01ECD">
        <w:rPr>
          <w:b/>
          <w:bCs/>
        </w:rPr>
        <w:t>:</w:t>
      </w:r>
      <w:r w:rsidR="00BE5F4A" w:rsidRPr="00E01ECD">
        <w:t xml:space="preserve"> </w:t>
      </w:r>
    </w:p>
    <w:p w:rsidR="00925823" w:rsidRPr="00E01ECD" w:rsidRDefault="00402C8C" w:rsidP="00DA72DE">
      <w:pPr>
        <w:widowControl w:val="0"/>
        <w:autoSpaceDE w:val="0"/>
        <w:autoSpaceDN w:val="0"/>
        <w:adjustRightInd w:val="0"/>
        <w:jc w:val="both"/>
        <w:rPr>
          <w:bCs/>
        </w:rPr>
      </w:pPr>
      <w:r w:rsidRPr="00E01ECD">
        <w:rPr>
          <w:bCs/>
        </w:rPr>
        <w:t xml:space="preserve">Assessing functional performance </w:t>
      </w:r>
      <w:r w:rsidR="00904C1D" w:rsidRPr="00E01ECD">
        <w:rPr>
          <w:bCs/>
        </w:rPr>
        <w:t xml:space="preserve">in the </w:t>
      </w:r>
      <w:r w:rsidR="00904C1D" w:rsidRPr="00E01ECD">
        <w:rPr>
          <w:bCs/>
          <w:i/>
        </w:rPr>
        <w:t xml:space="preserve">mdx </w:t>
      </w:r>
      <w:r w:rsidR="00904C1D" w:rsidRPr="00E01ECD">
        <w:rPr>
          <w:bCs/>
        </w:rPr>
        <w:t>mouse</w:t>
      </w:r>
      <w:r w:rsidR="00AA055A" w:rsidRPr="00E01ECD">
        <w:rPr>
          <w:bCs/>
        </w:rPr>
        <w:t xml:space="preserve"> model</w:t>
      </w:r>
    </w:p>
    <w:p w:rsidR="00904C1D" w:rsidRPr="00E01ECD" w:rsidRDefault="00904C1D" w:rsidP="00DA72DE">
      <w:pPr>
        <w:widowControl w:val="0"/>
        <w:autoSpaceDE w:val="0"/>
        <w:autoSpaceDN w:val="0"/>
        <w:adjustRightInd w:val="0"/>
        <w:jc w:val="both"/>
        <w:rPr>
          <w:b/>
          <w:bCs/>
        </w:rPr>
      </w:pPr>
    </w:p>
    <w:p w:rsidR="00BE5F4A" w:rsidRPr="00E01ECD" w:rsidRDefault="005C54D2" w:rsidP="00DA72DE">
      <w:pPr>
        <w:widowControl w:val="0"/>
        <w:autoSpaceDE w:val="0"/>
        <w:autoSpaceDN w:val="0"/>
        <w:adjustRightInd w:val="0"/>
        <w:jc w:val="both"/>
        <w:rPr>
          <w:bCs/>
          <w:i/>
          <w:color w:val="808080"/>
          <w:lang w:val="nl-NL"/>
        </w:rPr>
      </w:pPr>
      <w:r w:rsidRPr="00E01ECD">
        <w:rPr>
          <w:b/>
          <w:bCs/>
          <w:lang w:val="nl-NL"/>
        </w:rPr>
        <w:t>AUTHORS</w:t>
      </w:r>
      <w:r w:rsidR="00BE5F4A" w:rsidRPr="00E01ECD">
        <w:rPr>
          <w:b/>
          <w:bCs/>
          <w:lang w:val="nl-NL"/>
        </w:rPr>
        <w:t xml:space="preserve">: </w:t>
      </w:r>
    </w:p>
    <w:p w:rsidR="00904C1D" w:rsidRPr="00E01ECD" w:rsidRDefault="00904C1D" w:rsidP="00DA72DE">
      <w:pPr>
        <w:widowControl w:val="0"/>
        <w:autoSpaceDE w:val="0"/>
        <w:autoSpaceDN w:val="0"/>
        <w:adjustRightInd w:val="0"/>
        <w:jc w:val="both"/>
        <w:rPr>
          <w:bCs/>
          <w:lang w:val="nl-NL"/>
        </w:rPr>
      </w:pPr>
      <w:r w:rsidRPr="00E01ECD">
        <w:rPr>
          <w:bCs/>
          <w:lang w:val="nl-NL"/>
        </w:rPr>
        <w:t>van Putten, Maaike</w:t>
      </w:r>
    </w:p>
    <w:p w:rsidR="00904C1D" w:rsidRPr="00E01ECD" w:rsidRDefault="00904C1D" w:rsidP="00DA72DE">
      <w:pPr>
        <w:widowControl w:val="0"/>
        <w:autoSpaceDE w:val="0"/>
        <w:autoSpaceDN w:val="0"/>
        <w:adjustRightInd w:val="0"/>
        <w:jc w:val="both"/>
        <w:rPr>
          <w:bCs/>
          <w:lang w:val="nl-NL"/>
        </w:rPr>
      </w:pPr>
      <w:r w:rsidRPr="00E01ECD">
        <w:rPr>
          <w:bCs/>
          <w:lang w:val="nl-NL"/>
        </w:rPr>
        <w:t>Aartsma-Rus, Annemieke</w:t>
      </w:r>
    </w:p>
    <w:p w:rsidR="00904C1D" w:rsidRPr="00E01ECD" w:rsidRDefault="00904C1D" w:rsidP="00DA72DE">
      <w:pPr>
        <w:widowControl w:val="0"/>
        <w:autoSpaceDE w:val="0"/>
        <w:autoSpaceDN w:val="0"/>
        <w:adjustRightInd w:val="0"/>
        <w:jc w:val="both"/>
        <w:rPr>
          <w:bCs/>
          <w:lang w:val="nl-NL"/>
        </w:rPr>
      </w:pPr>
    </w:p>
    <w:p w:rsidR="003F44F6" w:rsidRPr="00E01ECD" w:rsidRDefault="00904C1D" w:rsidP="00DA72DE">
      <w:pPr>
        <w:pStyle w:val="Geenafstand"/>
        <w:jc w:val="both"/>
        <w:rPr>
          <w:rFonts w:ascii="Times New Roman" w:hAnsi="Times New Roman"/>
          <w:sz w:val="24"/>
          <w:szCs w:val="24"/>
        </w:rPr>
      </w:pPr>
      <w:r w:rsidRPr="00E01ECD">
        <w:rPr>
          <w:rFonts w:ascii="Times New Roman" w:hAnsi="Times New Roman"/>
          <w:sz w:val="24"/>
          <w:szCs w:val="24"/>
        </w:rPr>
        <w:t>DMD genetic therapy group</w:t>
      </w:r>
    </w:p>
    <w:p w:rsidR="00904C1D" w:rsidRPr="00E01ECD" w:rsidRDefault="00904C1D" w:rsidP="00DA72DE">
      <w:pPr>
        <w:pStyle w:val="Geenafstand"/>
        <w:jc w:val="both"/>
        <w:rPr>
          <w:rFonts w:ascii="Times New Roman" w:hAnsi="Times New Roman"/>
          <w:sz w:val="24"/>
          <w:szCs w:val="24"/>
        </w:rPr>
      </w:pPr>
      <w:r w:rsidRPr="00E01ECD">
        <w:rPr>
          <w:rFonts w:ascii="Times New Roman" w:hAnsi="Times New Roman"/>
          <w:sz w:val="24"/>
          <w:szCs w:val="24"/>
        </w:rPr>
        <w:t>Department of Human Genetics</w:t>
      </w:r>
    </w:p>
    <w:p w:rsidR="00904C1D" w:rsidRPr="00E01ECD" w:rsidRDefault="00904C1D" w:rsidP="00DA72DE">
      <w:pPr>
        <w:pStyle w:val="Geenafstand"/>
        <w:jc w:val="both"/>
        <w:rPr>
          <w:rFonts w:ascii="Times New Roman" w:hAnsi="Times New Roman"/>
          <w:sz w:val="24"/>
          <w:szCs w:val="24"/>
        </w:rPr>
      </w:pPr>
      <w:r w:rsidRPr="00E01ECD">
        <w:rPr>
          <w:rFonts w:ascii="Times New Roman" w:hAnsi="Times New Roman"/>
          <w:sz w:val="24"/>
          <w:szCs w:val="24"/>
        </w:rPr>
        <w:t>Leiden University Medical Center</w:t>
      </w:r>
    </w:p>
    <w:p w:rsidR="00904C1D" w:rsidRPr="00E01ECD" w:rsidRDefault="00904C1D" w:rsidP="00DA72DE">
      <w:pPr>
        <w:pStyle w:val="Geenafstand"/>
        <w:jc w:val="both"/>
        <w:rPr>
          <w:rFonts w:ascii="Times New Roman" w:hAnsi="Times New Roman"/>
          <w:sz w:val="24"/>
          <w:szCs w:val="24"/>
        </w:rPr>
      </w:pPr>
      <w:r w:rsidRPr="00E01ECD">
        <w:rPr>
          <w:rFonts w:ascii="Times New Roman" w:hAnsi="Times New Roman"/>
          <w:sz w:val="24"/>
          <w:szCs w:val="24"/>
        </w:rPr>
        <w:t>PO Box 9600</w:t>
      </w:r>
    </w:p>
    <w:p w:rsidR="00314F11" w:rsidRPr="00E01ECD" w:rsidRDefault="00314F11" w:rsidP="00DA72DE">
      <w:pPr>
        <w:pStyle w:val="Geenafstand"/>
        <w:jc w:val="both"/>
        <w:rPr>
          <w:rFonts w:ascii="Times New Roman" w:hAnsi="Times New Roman"/>
          <w:sz w:val="24"/>
          <w:szCs w:val="24"/>
        </w:rPr>
      </w:pPr>
    </w:p>
    <w:p w:rsidR="00904C1D" w:rsidRPr="00E01ECD" w:rsidRDefault="00904C1D" w:rsidP="00DA72DE">
      <w:pPr>
        <w:pStyle w:val="Geenafstand"/>
        <w:jc w:val="both"/>
        <w:rPr>
          <w:rFonts w:ascii="Times New Roman" w:hAnsi="Times New Roman"/>
          <w:sz w:val="24"/>
          <w:szCs w:val="24"/>
        </w:rPr>
      </w:pPr>
      <w:r w:rsidRPr="00E01ECD">
        <w:rPr>
          <w:rFonts w:ascii="Times New Roman" w:hAnsi="Times New Roman"/>
          <w:sz w:val="24"/>
          <w:szCs w:val="24"/>
        </w:rPr>
        <w:t>2300 RC Leiden</w:t>
      </w:r>
    </w:p>
    <w:p w:rsidR="00904C1D" w:rsidRPr="00E01ECD" w:rsidRDefault="00904C1D" w:rsidP="00DA72DE">
      <w:pPr>
        <w:pStyle w:val="Geenafstand"/>
        <w:jc w:val="both"/>
        <w:rPr>
          <w:rFonts w:ascii="Times New Roman" w:hAnsi="Times New Roman"/>
          <w:sz w:val="24"/>
          <w:szCs w:val="24"/>
        </w:rPr>
      </w:pPr>
      <w:r w:rsidRPr="00E01ECD">
        <w:rPr>
          <w:rFonts w:ascii="Times New Roman" w:hAnsi="Times New Roman"/>
          <w:sz w:val="24"/>
          <w:szCs w:val="24"/>
        </w:rPr>
        <w:t>The Netherlands</w:t>
      </w:r>
    </w:p>
    <w:p w:rsidR="00904C1D" w:rsidRPr="00E01ECD" w:rsidRDefault="00904C1D" w:rsidP="00DA72DE">
      <w:pPr>
        <w:pStyle w:val="Geenafstand"/>
        <w:jc w:val="both"/>
        <w:rPr>
          <w:rFonts w:ascii="Times New Roman" w:hAnsi="Times New Roman"/>
          <w:sz w:val="24"/>
          <w:szCs w:val="24"/>
        </w:rPr>
      </w:pPr>
      <w:r w:rsidRPr="00E01ECD">
        <w:rPr>
          <w:rFonts w:ascii="Times New Roman" w:hAnsi="Times New Roman"/>
          <w:sz w:val="24"/>
          <w:szCs w:val="24"/>
        </w:rPr>
        <w:t xml:space="preserve">Phone </w:t>
      </w:r>
      <w:r w:rsidRPr="00E01ECD">
        <w:rPr>
          <w:rFonts w:ascii="Times New Roman" w:hAnsi="Times New Roman"/>
          <w:sz w:val="24"/>
          <w:szCs w:val="24"/>
        </w:rPr>
        <w:tab/>
        <w:t>+31 71 5269436</w:t>
      </w:r>
    </w:p>
    <w:p w:rsidR="00904C1D" w:rsidRPr="00E01ECD" w:rsidRDefault="00904C1D" w:rsidP="00DA72DE">
      <w:pPr>
        <w:pStyle w:val="Geenafstand"/>
        <w:jc w:val="both"/>
        <w:rPr>
          <w:rFonts w:ascii="Times New Roman" w:hAnsi="Times New Roman"/>
          <w:sz w:val="24"/>
          <w:szCs w:val="24"/>
          <w:lang w:val="fr-FR"/>
        </w:rPr>
      </w:pPr>
      <w:r w:rsidRPr="00E01ECD">
        <w:rPr>
          <w:rFonts w:ascii="Times New Roman" w:hAnsi="Times New Roman"/>
          <w:sz w:val="24"/>
          <w:szCs w:val="24"/>
          <w:lang w:val="fr-FR"/>
        </w:rPr>
        <w:t xml:space="preserve">Fax </w:t>
      </w:r>
      <w:r w:rsidRPr="00E01ECD">
        <w:rPr>
          <w:rFonts w:ascii="Times New Roman" w:hAnsi="Times New Roman"/>
          <w:sz w:val="24"/>
          <w:szCs w:val="24"/>
          <w:lang w:val="fr-FR"/>
        </w:rPr>
        <w:tab/>
        <w:t>+31 71 5268285</w:t>
      </w:r>
    </w:p>
    <w:p w:rsidR="00A338F8" w:rsidRPr="00E01ECD" w:rsidRDefault="00904C1D" w:rsidP="00DA72DE">
      <w:pPr>
        <w:pStyle w:val="Geenafstand"/>
        <w:jc w:val="both"/>
        <w:rPr>
          <w:rFonts w:ascii="Times New Roman" w:hAnsi="Times New Roman"/>
          <w:sz w:val="24"/>
          <w:szCs w:val="24"/>
          <w:lang w:val="fr-FR"/>
        </w:rPr>
      </w:pPr>
      <w:r w:rsidRPr="00E01ECD">
        <w:rPr>
          <w:rFonts w:ascii="Times New Roman" w:hAnsi="Times New Roman"/>
          <w:sz w:val="24"/>
          <w:szCs w:val="24"/>
          <w:lang w:val="fr-FR"/>
        </w:rPr>
        <w:t>Email</w:t>
      </w:r>
      <w:r w:rsidR="00A338F8" w:rsidRPr="00E01ECD">
        <w:rPr>
          <w:rFonts w:ascii="Times New Roman" w:hAnsi="Times New Roman"/>
          <w:sz w:val="24"/>
          <w:szCs w:val="24"/>
          <w:lang w:val="fr-FR"/>
        </w:rPr>
        <w:t xml:space="preserve"> addresses</w:t>
      </w:r>
      <w:r w:rsidRPr="00E01ECD">
        <w:rPr>
          <w:rFonts w:ascii="Times New Roman" w:hAnsi="Times New Roman"/>
          <w:sz w:val="24"/>
          <w:szCs w:val="24"/>
          <w:lang w:val="fr-FR"/>
        </w:rPr>
        <w:t xml:space="preserve">: </w:t>
      </w:r>
    </w:p>
    <w:p w:rsidR="00A338F8" w:rsidRPr="00E01ECD" w:rsidRDefault="00A338F8" w:rsidP="00DA72DE">
      <w:pPr>
        <w:pStyle w:val="Geenafstand"/>
        <w:jc w:val="both"/>
        <w:rPr>
          <w:rFonts w:ascii="Times New Roman" w:hAnsi="Times New Roman"/>
          <w:sz w:val="24"/>
          <w:szCs w:val="24"/>
          <w:lang w:val="fr-FR"/>
        </w:rPr>
      </w:pPr>
      <w:hyperlink r:id="rId8" w:history="1">
        <w:r w:rsidRPr="00E01ECD">
          <w:rPr>
            <w:rStyle w:val="Hyperlink"/>
            <w:rFonts w:ascii="Times New Roman" w:hAnsi="Times New Roman"/>
            <w:color w:val="auto"/>
            <w:sz w:val="24"/>
            <w:szCs w:val="24"/>
            <w:u w:val="none"/>
            <w:lang w:val="fr-FR"/>
          </w:rPr>
          <w:t>m.van_putten@lumc.nl</w:t>
        </w:r>
      </w:hyperlink>
    </w:p>
    <w:p w:rsidR="00BE5F4A" w:rsidRPr="00E01ECD" w:rsidRDefault="00D67610" w:rsidP="00DA72DE">
      <w:pPr>
        <w:pStyle w:val="NormalWeb"/>
        <w:spacing w:before="0" w:beforeAutospacing="0" w:after="0" w:afterAutospacing="0"/>
        <w:jc w:val="both"/>
        <w:rPr>
          <w:bCs/>
          <w:lang w:val="en-GB"/>
        </w:rPr>
      </w:pPr>
      <w:hyperlink r:id="rId9" w:history="1">
        <w:r w:rsidRPr="00E01ECD">
          <w:rPr>
            <w:rStyle w:val="Hyperlink"/>
            <w:bCs/>
            <w:color w:val="auto"/>
            <w:u w:val="none"/>
            <w:lang w:val="en-GB"/>
          </w:rPr>
          <w:t>a.m.rus@lumc.nl</w:t>
        </w:r>
      </w:hyperlink>
    </w:p>
    <w:p w:rsidR="00D67610" w:rsidRPr="00E01ECD" w:rsidRDefault="00D67610" w:rsidP="00DA72DE">
      <w:pPr>
        <w:pStyle w:val="NormalWeb"/>
        <w:spacing w:before="0" w:beforeAutospacing="0" w:after="0" w:afterAutospacing="0"/>
        <w:jc w:val="both"/>
        <w:rPr>
          <w:b/>
          <w:bCs/>
          <w:lang w:val="en-GB"/>
        </w:rPr>
      </w:pPr>
    </w:p>
    <w:p w:rsidR="00925823" w:rsidRPr="00E01ECD" w:rsidRDefault="005C54D2" w:rsidP="00DA72DE">
      <w:pPr>
        <w:pStyle w:val="NormalWeb"/>
        <w:spacing w:before="0" w:beforeAutospacing="0" w:after="0" w:afterAutospacing="0"/>
        <w:jc w:val="both"/>
        <w:rPr>
          <w:lang w:val="en-GB"/>
        </w:rPr>
      </w:pPr>
      <w:r w:rsidRPr="00E01ECD">
        <w:rPr>
          <w:b/>
          <w:bCs/>
          <w:lang w:val="en-GB"/>
        </w:rPr>
        <w:t>CORRESPONDING AUTHOR</w:t>
      </w:r>
      <w:r w:rsidR="00BE5F4A" w:rsidRPr="00E01ECD">
        <w:rPr>
          <w:b/>
          <w:bCs/>
          <w:lang w:val="en-GB"/>
        </w:rPr>
        <w:t>:</w:t>
      </w:r>
      <w:r w:rsidR="00BE5F4A" w:rsidRPr="00E01ECD">
        <w:rPr>
          <w:lang w:val="en-GB"/>
        </w:rPr>
        <w:t xml:space="preserve"> </w:t>
      </w:r>
    </w:p>
    <w:p w:rsidR="00904C1D" w:rsidRPr="00E01ECD" w:rsidRDefault="00D67610" w:rsidP="00DA72DE">
      <w:pPr>
        <w:pStyle w:val="NormalWeb"/>
        <w:spacing w:before="0" w:beforeAutospacing="0" w:after="0" w:afterAutospacing="0"/>
        <w:jc w:val="both"/>
        <w:rPr>
          <w:lang w:val="en-GB"/>
        </w:rPr>
      </w:pPr>
      <w:r w:rsidRPr="00E01ECD">
        <w:rPr>
          <w:lang w:val="en-GB"/>
        </w:rPr>
        <w:t>Maaike van Putten</w:t>
      </w:r>
    </w:p>
    <w:p w:rsidR="00904C1D" w:rsidRPr="00E01ECD" w:rsidRDefault="00904C1D" w:rsidP="00DA72DE">
      <w:pPr>
        <w:pStyle w:val="NormalWeb"/>
        <w:spacing w:before="0" w:beforeAutospacing="0" w:after="0" w:afterAutospacing="0"/>
        <w:jc w:val="both"/>
        <w:rPr>
          <w:b/>
          <w:bCs/>
          <w:lang w:val="en-GB"/>
        </w:rPr>
      </w:pPr>
    </w:p>
    <w:p w:rsidR="00BE5F4A" w:rsidRPr="00E01ECD" w:rsidRDefault="005C54D2" w:rsidP="00DA72DE">
      <w:pPr>
        <w:pStyle w:val="NormalWeb"/>
        <w:spacing w:before="0" w:beforeAutospacing="0" w:after="0" w:afterAutospacing="0"/>
        <w:jc w:val="both"/>
        <w:rPr>
          <w:i/>
        </w:rPr>
      </w:pPr>
      <w:r w:rsidRPr="00E01ECD">
        <w:rPr>
          <w:b/>
          <w:bCs/>
        </w:rPr>
        <w:t>KEYWORDS</w:t>
      </w:r>
      <w:r w:rsidR="00BE5F4A" w:rsidRPr="00E01ECD">
        <w:rPr>
          <w:b/>
          <w:bCs/>
        </w:rPr>
        <w:t>:</w:t>
      </w:r>
      <w:r w:rsidR="00BE5F4A" w:rsidRPr="00E01ECD">
        <w:t xml:space="preserve"> </w:t>
      </w:r>
    </w:p>
    <w:p w:rsidR="00925823" w:rsidRPr="00E01ECD" w:rsidRDefault="00904C1D" w:rsidP="00DA72DE">
      <w:pPr>
        <w:pStyle w:val="NormalWeb"/>
        <w:spacing w:before="0" w:beforeAutospacing="0" w:after="0" w:afterAutospacing="0"/>
        <w:jc w:val="both"/>
      </w:pPr>
      <w:r w:rsidRPr="00E01ECD">
        <w:t>Duchenne muscular dystrophy</w:t>
      </w:r>
      <w:r w:rsidR="00B864CE" w:rsidRPr="00E01ECD">
        <w:t xml:space="preserve">, </w:t>
      </w:r>
      <w:r w:rsidR="000A435B" w:rsidRPr="00E01ECD">
        <w:t>neuromuscular disorder</w:t>
      </w:r>
      <w:r w:rsidR="00623E4B" w:rsidRPr="00E01ECD">
        <w:t>s</w:t>
      </w:r>
      <w:r w:rsidR="000A435B" w:rsidRPr="00E01ECD">
        <w:t>, outcome measure</w:t>
      </w:r>
      <w:r w:rsidR="00EE60FF" w:rsidRPr="00E01ECD">
        <w:t>s</w:t>
      </w:r>
      <w:r w:rsidR="000A435B" w:rsidRPr="00E01ECD">
        <w:t xml:space="preserve">, </w:t>
      </w:r>
      <w:r w:rsidRPr="00E01ECD">
        <w:t>functional test</w:t>
      </w:r>
      <w:r w:rsidR="00BD2C76" w:rsidRPr="00E01ECD">
        <w:t>ing</w:t>
      </w:r>
      <w:r w:rsidRPr="00E01ECD">
        <w:t>, mouse model</w:t>
      </w:r>
      <w:r w:rsidR="00B864CE" w:rsidRPr="00E01ECD">
        <w:t xml:space="preserve">, </w:t>
      </w:r>
      <w:r w:rsidRPr="00E01ECD">
        <w:t>grip strength, hanging test</w:t>
      </w:r>
      <w:r w:rsidR="00AA5BE7" w:rsidRPr="00E01ECD">
        <w:t xml:space="preserve"> wire, hanging test grid</w:t>
      </w:r>
      <w:r w:rsidRPr="00E01ECD">
        <w:t xml:space="preserve">, </w:t>
      </w:r>
      <w:r w:rsidR="00153C95" w:rsidRPr="00E01ECD">
        <w:t>rotarod</w:t>
      </w:r>
      <w:r w:rsidR="00AA5BE7" w:rsidRPr="00E01ECD">
        <w:t xml:space="preserve"> running</w:t>
      </w:r>
      <w:r w:rsidR="00153C95" w:rsidRPr="00E01ECD">
        <w:t xml:space="preserve">, </w:t>
      </w:r>
      <w:r w:rsidRPr="00E01ECD">
        <w:t xml:space="preserve">treadmill running, </w:t>
      </w:r>
      <w:r w:rsidR="00623E4B" w:rsidRPr="00E01ECD">
        <w:t>standard operating procedure</w:t>
      </w:r>
    </w:p>
    <w:p w:rsidR="00904C1D" w:rsidRPr="00E01ECD" w:rsidRDefault="00904C1D" w:rsidP="00DA72DE">
      <w:pPr>
        <w:pStyle w:val="NormalWeb"/>
        <w:spacing w:before="0" w:beforeAutospacing="0" w:after="0" w:afterAutospacing="0"/>
        <w:jc w:val="both"/>
      </w:pPr>
    </w:p>
    <w:p w:rsidR="00BE5F4A" w:rsidRPr="00E01ECD" w:rsidRDefault="005C54D2" w:rsidP="00DA72DE">
      <w:pPr>
        <w:widowControl w:val="0"/>
        <w:autoSpaceDE w:val="0"/>
        <w:autoSpaceDN w:val="0"/>
        <w:adjustRightInd w:val="0"/>
        <w:jc w:val="both"/>
      </w:pPr>
      <w:r w:rsidRPr="00E01ECD">
        <w:rPr>
          <w:b/>
          <w:bCs/>
        </w:rPr>
        <w:t>SHORT ABSTRACT</w:t>
      </w:r>
      <w:r w:rsidR="00BE5F4A" w:rsidRPr="00E01ECD">
        <w:rPr>
          <w:b/>
          <w:bCs/>
        </w:rPr>
        <w:t>:</w:t>
      </w:r>
      <w:r w:rsidR="00BE5F4A" w:rsidRPr="00E01ECD">
        <w:t xml:space="preserve"> </w:t>
      </w:r>
    </w:p>
    <w:p w:rsidR="00704EF0" w:rsidRPr="00E01ECD" w:rsidRDefault="00704EF0" w:rsidP="00AA055A">
      <w:pPr>
        <w:widowControl w:val="0"/>
        <w:autoSpaceDE w:val="0"/>
        <w:autoSpaceDN w:val="0"/>
        <w:adjustRightInd w:val="0"/>
        <w:jc w:val="both"/>
      </w:pPr>
    </w:p>
    <w:p w:rsidR="00BE5F4A" w:rsidRPr="00E01ECD" w:rsidRDefault="00AD1B41" w:rsidP="00AA055A">
      <w:pPr>
        <w:widowControl w:val="0"/>
        <w:autoSpaceDE w:val="0"/>
        <w:autoSpaceDN w:val="0"/>
        <w:adjustRightInd w:val="0"/>
        <w:jc w:val="both"/>
      </w:pPr>
      <w:r w:rsidRPr="00E01ECD">
        <w:t xml:space="preserve">The </w:t>
      </w:r>
      <w:r w:rsidR="00AA055A" w:rsidRPr="00E01ECD">
        <w:t xml:space="preserve">primary </w:t>
      </w:r>
      <w:r w:rsidRPr="00E01ECD">
        <w:t xml:space="preserve">outcome measure in clinical trials for </w:t>
      </w:r>
      <w:r w:rsidR="0028502F" w:rsidRPr="00E01ECD">
        <w:t xml:space="preserve">neuromuscular disorders </w:t>
      </w:r>
      <w:r w:rsidRPr="00E01ECD">
        <w:t xml:space="preserve">is </w:t>
      </w:r>
      <w:r w:rsidR="00AA055A" w:rsidRPr="00E01ECD">
        <w:t>generally improved</w:t>
      </w:r>
      <w:r w:rsidR="00EE60FF" w:rsidRPr="00E01ECD">
        <w:t xml:space="preserve"> muscle function</w:t>
      </w:r>
      <w:r w:rsidRPr="00E01ECD">
        <w:t>.</w:t>
      </w:r>
      <w:r w:rsidR="00C54491" w:rsidRPr="00E01ECD">
        <w:t xml:space="preserve"> </w:t>
      </w:r>
      <w:r w:rsidRPr="00E01ECD">
        <w:t xml:space="preserve">Therefore, assessing the effect of potential therapeutic compounds on muscle performance </w:t>
      </w:r>
      <w:r w:rsidR="00AA055A" w:rsidRPr="00E01ECD">
        <w:t xml:space="preserve">pre-clinically </w:t>
      </w:r>
      <w:r w:rsidRPr="00E01ECD">
        <w:t xml:space="preserve">in mouse </w:t>
      </w:r>
      <w:r w:rsidR="0028502F" w:rsidRPr="00E01ECD">
        <w:t xml:space="preserve">models </w:t>
      </w:r>
      <w:r w:rsidRPr="00E01ECD">
        <w:t>is of great importance. We here describe several functional tests to a</w:t>
      </w:r>
      <w:r w:rsidR="008E6FFA" w:rsidRPr="00E01ECD">
        <w:t>ddr</w:t>
      </w:r>
      <w:r w:rsidRPr="00E01ECD">
        <w:t xml:space="preserve">ess this.  </w:t>
      </w:r>
      <w:r w:rsidR="00C54491" w:rsidRPr="00E01ECD">
        <w:t xml:space="preserve"> </w:t>
      </w:r>
    </w:p>
    <w:p w:rsidR="00925823" w:rsidRPr="00E01ECD" w:rsidRDefault="00925823" w:rsidP="00DA72DE">
      <w:pPr>
        <w:widowControl w:val="0"/>
        <w:autoSpaceDE w:val="0"/>
        <w:autoSpaceDN w:val="0"/>
        <w:adjustRightInd w:val="0"/>
        <w:jc w:val="both"/>
      </w:pPr>
    </w:p>
    <w:p w:rsidR="00BE5F4A" w:rsidRPr="00E01ECD" w:rsidRDefault="005C54D2" w:rsidP="00DA72DE">
      <w:pPr>
        <w:widowControl w:val="0"/>
        <w:autoSpaceDE w:val="0"/>
        <w:autoSpaceDN w:val="0"/>
        <w:adjustRightInd w:val="0"/>
        <w:jc w:val="both"/>
        <w:rPr>
          <w:i/>
          <w:color w:val="808080"/>
        </w:rPr>
      </w:pPr>
      <w:r w:rsidRPr="00E01ECD">
        <w:rPr>
          <w:b/>
          <w:bCs/>
        </w:rPr>
        <w:t>LONG ABSTRACT</w:t>
      </w:r>
      <w:r w:rsidR="00BE5F4A" w:rsidRPr="00E01ECD">
        <w:rPr>
          <w:b/>
          <w:bCs/>
        </w:rPr>
        <w:t>:</w:t>
      </w:r>
      <w:r w:rsidR="00BE5F4A" w:rsidRPr="00E01ECD">
        <w:t xml:space="preserve"> </w:t>
      </w:r>
    </w:p>
    <w:p w:rsidR="00704EF0" w:rsidRPr="00E01ECD" w:rsidRDefault="00704EF0" w:rsidP="00AA055A">
      <w:pPr>
        <w:widowControl w:val="0"/>
        <w:autoSpaceDE w:val="0"/>
        <w:autoSpaceDN w:val="0"/>
        <w:adjustRightInd w:val="0"/>
        <w:jc w:val="both"/>
      </w:pPr>
    </w:p>
    <w:p w:rsidR="00925823" w:rsidRPr="00E01ECD" w:rsidRDefault="00782924" w:rsidP="00AA055A">
      <w:pPr>
        <w:widowControl w:val="0"/>
        <w:autoSpaceDE w:val="0"/>
        <w:autoSpaceDN w:val="0"/>
        <w:adjustRightInd w:val="0"/>
        <w:jc w:val="both"/>
      </w:pPr>
      <w:r w:rsidRPr="00E01ECD">
        <w:t xml:space="preserve">Duchenne muscular dystrophy (DMD) is a severe </w:t>
      </w:r>
      <w:r w:rsidR="00EE60FF" w:rsidRPr="00E01ECD">
        <w:t xml:space="preserve">and </w:t>
      </w:r>
      <w:r w:rsidRPr="00E01ECD">
        <w:t xml:space="preserve">progressive muscle wasting disorder for which no cure is available. </w:t>
      </w:r>
      <w:r w:rsidR="00EE60FF" w:rsidRPr="00E01ECD">
        <w:t xml:space="preserve">Nevertheless, several </w:t>
      </w:r>
      <w:r w:rsidRPr="00E01ECD">
        <w:t xml:space="preserve">potential </w:t>
      </w:r>
      <w:r w:rsidR="005C2D87" w:rsidRPr="00E01ECD">
        <w:t>pharmaceutical</w:t>
      </w:r>
      <w:r w:rsidRPr="00E01ECD">
        <w:t xml:space="preserve"> compounds </w:t>
      </w:r>
      <w:r w:rsidR="00AA055A" w:rsidRPr="00E01ECD">
        <w:t xml:space="preserve">and gene therapy approaches </w:t>
      </w:r>
      <w:r w:rsidR="00EE60FF" w:rsidRPr="00E01ECD">
        <w:t>have progressed into</w:t>
      </w:r>
      <w:r w:rsidRPr="00E01ECD">
        <w:t xml:space="preserve"> clinical trials</w:t>
      </w:r>
      <w:r w:rsidR="00EE60FF" w:rsidRPr="00E01ECD">
        <w:t xml:space="preserve">. With improvement in muscle function being </w:t>
      </w:r>
      <w:r w:rsidRPr="00E01ECD">
        <w:t>the most important end-point</w:t>
      </w:r>
      <w:r w:rsidR="00EE60FF" w:rsidRPr="00E01ECD">
        <w:t xml:space="preserve"> in these trials, a </w:t>
      </w:r>
      <w:r w:rsidRPr="00E01ECD">
        <w:t xml:space="preserve">lot of emphasis </w:t>
      </w:r>
      <w:r w:rsidR="00EE60FF" w:rsidRPr="00E01ECD">
        <w:t>ha</w:t>
      </w:r>
      <w:r w:rsidRPr="00E01ECD">
        <w:t xml:space="preserve">s </w:t>
      </w:r>
      <w:r w:rsidR="00EE60FF" w:rsidRPr="00E01ECD">
        <w:t xml:space="preserve">been </w:t>
      </w:r>
      <w:r w:rsidRPr="00E01ECD">
        <w:t xml:space="preserve">placed on setting up reliable, reproducible and easy to perform functional tests to </w:t>
      </w:r>
      <w:r w:rsidR="00153C95" w:rsidRPr="00E01ECD">
        <w:t xml:space="preserve">pre-clinically </w:t>
      </w:r>
      <w:r w:rsidRPr="00E01ECD">
        <w:t>assess muscle function</w:t>
      </w:r>
      <w:r w:rsidR="00AA5BE7" w:rsidRPr="00E01ECD">
        <w:t>, strength</w:t>
      </w:r>
      <w:r w:rsidRPr="00E01ECD">
        <w:t xml:space="preserve">, condition and coordination in the </w:t>
      </w:r>
      <w:r w:rsidRPr="00E01ECD">
        <w:rPr>
          <w:i/>
        </w:rPr>
        <w:t xml:space="preserve">mdx </w:t>
      </w:r>
      <w:r w:rsidRPr="00E01ECD">
        <w:t>mouse model for DMD. Both invasive and non-invasive</w:t>
      </w:r>
      <w:r w:rsidR="00EE60FF" w:rsidRPr="00E01ECD">
        <w:t xml:space="preserve"> test</w:t>
      </w:r>
      <w:r w:rsidR="000B1836" w:rsidRPr="00E01ECD">
        <w:t>s</w:t>
      </w:r>
      <w:r w:rsidR="00EE60FF" w:rsidRPr="00E01ECD">
        <w:t xml:space="preserve"> are </w:t>
      </w:r>
      <w:r w:rsidR="005C2D87" w:rsidRPr="00E01ECD">
        <w:t>available</w:t>
      </w:r>
      <w:r w:rsidRPr="00E01ECD">
        <w:t xml:space="preserve">. </w:t>
      </w:r>
      <w:r w:rsidR="00AA055A" w:rsidRPr="00E01ECD">
        <w:t>T</w:t>
      </w:r>
      <w:r w:rsidR="005C2D87" w:rsidRPr="00E01ECD">
        <w:t>ests</w:t>
      </w:r>
      <w:r w:rsidR="00AA055A" w:rsidRPr="00E01ECD">
        <w:t xml:space="preserve"> that do not exacerbate the disease</w:t>
      </w:r>
      <w:r w:rsidR="005C2D87" w:rsidRPr="00E01ECD">
        <w:t xml:space="preserve"> can be used to determine </w:t>
      </w:r>
      <w:r w:rsidR="00520E38" w:rsidRPr="00E01ECD">
        <w:t xml:space="preserve">the </w:t>
      </w:r>
      <w:r w:rsidR="005C2D87" w:rsidRPr="00E01ECD">
        <w:t>natural history of the disease and the effects of therapeutic intervention</w:t>
      </w:r>
      <w:r w:rsidR="00520E38" w:rsidRPr="00E01ECD">
        <w:t>s</w:t>
      </w:r>
      <w:r w:rsidR="006C482D">
        <w:t xml:space="preserve"> </w:t>
      </w:r>
      <w:r w:rsidR="006C482D" w:rsidRPr="00E01ECD">
        <w:t>(e.g. forelimb grip strength test, two different hanging tests using either a wire or a grid</w:t>
      </w:r>
      <w:r w:rsidR="005E5CFC">
        <w:t xml:space="preserve"> and</w:t>
      </w:r>
      <w:r w:rsidR="006C482D" w:rsidRPr="00E01ECD">
        <w:t xml:space="preserve"> rotarod </w:t>
      </w:r>
      <w:r w:rsidR="006C482D" w:rsidRPr="00E01ECD">
        <w:lastRenderedPageBreak/>
        <w:t>running</w:t>
      </w:r>
      <w:r w:rsidR="006C482D">
        <w:t>).</w:t>
      </w:r>
      <w:r w:rsidR="005C2D87" w:rsidRPr="00E01ECD">
        <w:t xml:space="preserve"> </w:t>
      </w:r>
      <w:r w:rsidR="006C482D">
        <w:t xml:space="preserve">Alternatively, </w:t>
      </w:r>
      <w:r w:rsidR="00AA055A" w:rsidRPr="00E01ECD">
        <w:t>forced tre</w:t>
      </w:r>
      <w:r w:rsidR="00D67610" w:rsidRPr="00E01ECD">
        <w:t>a</w:t>
      </w:r>
      <w:r w:rsidR="00AA055A" w:rsidRPr="00E01ECD">
        <w:t xml:space="preserve">dmill running can be </w:t>
      </w:r>
      <w:r w:rsidR="005C2D87" w:rsidRPr="00E01ECD">
        <w:t xml:space="preserve">used to </w:t>
      </w:r>
      <w:r w:rsidR="00AA055A" w:rsidRPr="00E01ECD">
        <w:t xml:space="preserve">enhance </w:t>
      </w:r>
      <w:r w:rsidR="005C2D87" w:rsidRPr="00E01ECD">
        <w:t xml:space="preserve">disease progression and/or assess protective </w:t>
      </w:r>
      <w:r w:rsidR="00AA055A" w:rsidRPr="00E01ECD">
        <w:t xml:space="preserve">effects </w:t>
      </w:r>
      <w:r w:rsidR="005C2D87" w:rsidRPr="00E01ECD">
        <w:t xml:space="preserve">of therapeutic interventions on disease pathology. </w:t>
      </w:r>
      <w:r w:rsidRPr="00E01ECD">
        <w:t>We here describe how to perform the</w:t>
      </w:r>
      <w:r w:rsidR="006C482D">
        <w:t>se</w:t>
      </w:r>
      <w:r w:rsidRPr="00E01ECD">
        <w:t xml:space="preserve"> most commonly used functional tests </w:t>
      </w:r>
      <w:r w:rsidR="00054373" w:rsidRPr="00E01ECD">
        <w:t xml:space="preserve">in a reliable </w:t>
      </w:r>
      <w:r w:rsidR="00153C95" w:rsidRPr="00E01ECD">
        <w:t>and reproducible manner</w:t>
      </w:r>
      <w:r w:rsidRPr="00E01ECD">
        <w:t xml:space="preserve">. Using these protocols </w:t>
      </w:r>
      <w:r w:rsidR="00054373" w:rsidRPr="00E01ECD">
        <w:t>based on standard operating procedures</w:t>
      </w:r>
      <w:r w:rsidR="00AA055A" w:rsidRPr="00E01ECD">
        <w:t xml:space="preserve"> enables</w:t>
      </w:r>
      <w:r w:rsidR="00054373" w:rsidRPr="00E01ECD">
        <w:t xml:space="preserve"> </w:t>
      </w:r>
      <w:r w:rsidRPr="00E01ECD">
        <w:t xml:space="preserve">comparison of data between different laboratories. </w:t>
      </w:r>
    </w:p>
    <w:p w:rsidR="00BE5F4A" w:rsidRPr="00E01ECD" w:rsidRDefault="00BE5F4A" w:rsidP="00DA72DE">
      <w:pPr>
        <w:jc w:val="both"/>
      </w:pPr>
    </w:p>
    <w:p w:rsidR="003D2F0A" w:rsidRPr="00E01ECD" w:rsidRDefault="005C54D2" w:rsidP="00DA72DE">
      <w:pPr>
        <w:widowControl w:val="0"/>
        <w:autoSpaceDE w:val="0"/>
        <w:autoSpaceDN w:val="0"/>
        <w:adjustRightInd w:val="0"/>
        <w:jc w:val="both"/>
        <w:rPr>
          <w:i/>
          <w:color w:val="808080"/>
        </w:rPr>
      </w:pPr>
      <w:r w:rsidRPr="00E01ECD">
        <w:rPr>
          <w:b/>
        </w:rPr>
        <w:t>INTRODUCTION</w:t>
      </w:r>
      <w:r w:rsidR="003D2F0A" w:rsidRPr="00E01ECD">
        <w:rPr>
          <w:b/>
          <w:bCs/>
        </w:rPr>
        <w:t>:</w:t>
      </w:r>
      <w:r w:rsidR="003D2F0A" w:rsidRPr="00E01ECD">
        <w:t xml:space="preserve"> </w:t>
      </w:r>
    </w:p>
    <w:p w:rsidR="00704EF0" w:rsidRPr="00E01ECD" w:rsidRDefault="00704EF0" w:rsidP="00AA055A">
      <w:pPr>
        <w:widowControl w:val="0"/>
        <w:autoSpaceDE w:val="0"/>
        <w:autoSpaceDN w:val="0"/>
        <w:adjustRightInd w:val="0"/>
        <w:jc w:val="both"/>
      </w:pPr>
    </w:p>
    <w:p w:rsidR="003D58EC" w:rsidRPr="00E01ECD" w:rsidRDefault="003D58EC" w:rsidP="00AA055A">
      <w:pPr>
        <w:widowControl w:val="0"/>
        <w:autoSpaceDE w:val="0"/>
        <w:autoSpaceDN w:val="0"/>
        <w:adjustRightInd w:val="0"/>
        <w:jc w:val="both"/>
      </w:pPr>
      <w:r w:rsidRPr="00E01ECD">
        <w:t>Duchenne muscular dystrophy (DMD) is the most common neuromuscular disorder affecting 1:</w:t>
      </w:r>
      <w:r w:rsidR="00AA055A" w:rsidRPr="00E01ECD">
        <w:t xml:space="preserve">5000 </w:t>
      </w:r>
      <w:r w:rsidRPr="00E01ECD">
        <w:t xml:space="preserve">newborn boys. This severe and progressive muscle wasting disease is caused by mutations in the </w:t>
      </w:r>
      <w:r w:rsidRPr="00E01ECD">
        <w:rPr>
          <w:i/>
        </w:rPr>
        <w:t>DMD</w:t>
      </w:r>
      <w:r w:rsidRPr="00E01ECD">
        <w:t xml:space="preserve"> gene that disrupt the open reading frame and prevent the synthesis of functional dystrophin protein. Muscle fibers lacking dystro</w:t>
      </w:r>
      <w:r w:rsidR="005755DE" w:rsidRPr="00E01ECD">
        <w:t>phin are vulnerable to exercise-</w:t>
      </w:r>
      <w:r w:rsidRPr="00E01ECD">
        <w:t>induced damage. Upon exhaustion of the muscle’s regenerative capacity,</w:t>
      </w:r>
      <w:r w:rsidR="00AA055A" w:rsidRPr="00E01ECD">
        <w:t xml:space="preserve"> and due to chronic inflammation of damaged muscle,</w:t>
      </w:r>
      <w:r w:rsidRPr="00E01ECD">
        <w:t xml:space="preserve"> fibers are replaced by connective tissue and fat</w:t>
      </w:r>
      <w:r w:rsidR="007328DC" w:rsidRPr="00E01ECD">
        <w:t>,</w:t>
      </w:r>
      <w:r w:rsidRPr="00E01ECD">
        <w:t xml:space="preserve"> subsequently leading to a loss of function. Generally, DMD patients lose ambulation of the lower limbs early in the second decade. Later, also the muscles of the arms and shoulder girdle </w:t>
      </w:r>
      <w:r w:rsidR="00AA055A" w:rsidRPr="00E01ECD">
        <w:t xml:space="preserve">are </w:t>
      </w:r>
      <w:r w:rsidRPr="00E01ECD">
        <w:t xml:space="preserve">affected and patients </w:t>
      </w:r>
      <w:r w:rsidR="00AA055A" w:rsidRPr="00E01ECD">
        <w:t xml:space="preserve">often </w:t>
      </w:r>
      <w:r w:rsidRPr="00E01ECD">
        <w:t>develop thoracolumbar scoliosis</w:t>
      </w:r>
      <w:r w:rsidR="007328DC" w:rsidRPr="00E01ECD">
        <w:t xml:space="preserve"> due to asymmetric weakening of the muscles supporting the spinal cord</w:t>
      </w:r>
      <w:r w:rsidRPr="00E01ECD">
        <w:t xml:space="preserve">. </w:t>
      </w:r>
      <w:r w:rsidR="00AA055A" w:rsidRPr="00E01ECD">
        <w:t xml:space="preserve">Assisted ventilation is generally required in the late teens or early twenties. </w:t>
      </w:r>
      <w:r w:rsidRPr="00E01ECD">
        <w:t>Respiratory and heart failure lead to death in the third or fourth decade</w:t>
      </w:r>
      <w:r w:rsidR="006C1F9E" w:rsidRPr="00E01ECD">
        <w:t xml:space="preserve"> </w:t>
      </w:r>
      <w:r w:rsidR="006C1F9E" w:rsidRPr="00E01ECD">
        <w:fldChar w:fldCharType="begin"/>
      </w:r>
      <w:r w:rsidR="005D6DF3">
        <w:instrText xml:space="preserve"> ADDIN REFMGR.CITE &lt;Refman&gt;&lt;Cite&gt;&lt;Author&gt;Blake&lt;/Author&gt;&lt;Year&gt;2002&lt;/Year&gt;&lt;RecNum&gt;4&lt;/RecNum&gt;&lt;IDText&gt;Function and genetics of dystrophin and dystrophin-related proteins in muscle&lt;/IDText&gt;&lt;MDL Ref_Type="Journal"&gt;&lt;Ref_Type&gt;Journal&lt;/Ref_Type&gt;&lt;Ref_ID&gt;4&lt;/Ref_ID&gt;&lt;Title_Primary&gt;Function and genetics of dystrophin and dystrophin-related proteins in muscle&lt;/Title_Primary&gt;&lt;Authors_Primary&gt;Blake,D.J.&lt;/Authors_Primary&gt;&lt;Authors_Primary&gt;Weir,A.&lt;/Authors_Primary&gt;&lt;Authors_Primary&gt;Newey,S.E.&lt;/Authors_Primary&gt;&lt;Authors_Primary&gt;Davies,K.E.&lt;/Authors_Primary&gt;&lt;Date_Primary&gt;2002/4&lt;/Date_Primary&gt;&lt;Keywords&gt;Animals&lt;/Keywords&gt;&lt;Keywords&gt;Dystrophin&lt;/Keywords&gt;&lt;Keywords&gt;genetics&lt;/Keywords&gt;&lt;Keywords&gt;Humans&lt;/Keywords&gt;&lt;Keywords&gt;metabolism&lt;/Keywords&gt;&lt;Keywords&gt;Muscle Proteins&lt;/Keywords&gt;&lt;Keywords&gt;Muscle,Skeletal&lt;/Keywords&gt;&lt;Keywords&gt;Muscular Dystrophies&lt;/Keywords&gt;&lt;Keywords&gt;physiology&lt;/Keywords&gt;&lt;Keywords&gt;physiopathology&lt;/Keywords&gt;&lt;Reprint&gt;Not in File&lt;/Reprint&gt;&lt;Start_Page&gt;291&lt;/Start_Page&gt;&lt;End_Page&gt;329&lt;/End_Page&gt;&lt;Periodical&gt;Physiol Rev.&lt;/Periodical&gt;&lt;Volume&gt;82&lt;/Volume&gt;&lt;Issue&gt;2&lt;/Issue&gt;&lt;Misc_3&gt;10.1152/physrev.00028.2001 [doi]&lt;/Misc_3&gt;&lt;Address&gt;Medical Research Council, Functional Genetics Unit, Department of Human Anatomy and Genetics, University of Oxford, Oxford, United Kingdom&lt;/Address&gt;&lt;Web_URL&gt;PM:11917091&lt;/Web_URL&gt;&lt;ZZ_JournalStdAbbrev&gt;&lt;f name="System"&gt;Physiol Rev.&lt;/f&gt;&lt;/ZZ_JournalStdAbbrev&gt;&lt;ZZ_WorkformID&gt;1&lt;/ZZ_WorkformID&gt;&lt;/MDL&gt;&lt;/Cite&gt;&lt;/Refman&gt;</w:instrText>
      </w:r>
      <w:r w:rsidR="006C1F9E" w:rsidRPr="00E01ECD">
        <w:fldChar w:fldCharType="separate"/>
      </w:r>
      <w:r w:rsidR="00971997" w:rsidRPr="00E01ECD">
        <w:rPr>
          <w:noProof/>
          <w:vertAlign w:val="superscript"/>
        </w:rPr>
        <w:t>1</w:t>
      </w:r>
      <w:r w:rsidR="006C1F9E" w:rsidRPr="00E01ECD">
        <w:fldChar w:fldCharType="end"/>
      </w:r>
      <w:r w:rsidRPr="00E01ECD">
        <w:t xml:space="preserve">. </w:t>
      </w:r>
    </w:p>
    <w:p w:rsidR="003D58EC" w:rsidRPr="00E01ECD" w:rsidRDefault="003D58EC" w:rsidP="00DA72DE">
      <w:pPr>
        <w:widowControl w:val="0"/>
        <w:autoSpaceDE w:val="0"/>
        <w:autoSpaceDN w:val="0"/>
        <w:adjustRightInd w:val="0"/>
        <w:jc w:val="both"/>
      </w:pPr>
    </w:p>
    <w:p w:rsidR="003D58EC" w:rsidRPr="00E01ECD" w:rsidRDefault="003D58EC" w:rsidP="00AA055A">
      <w:pPr>
        <w:widowControl w:val="0"/>
        <w:autoSpaceDE w:val="0"/>
        <w:autoSpaceDN w:val="0"/>
        <w:adjustRightInd w:val="0"/>
        <w:jc w:val="both"/>
      </w:pPr>
      <w:r w:rsidRPr="00E01ECD">
        <w:t>Although the causative gene has been discovered over 25 years ago</w:t>
      </w:r>
      <w:r w:rsidR="001153F7" w:rsidRPr="00E01ECD">
        <w:t xml:space="preserve"> </w:t>
      </w:r>
      <w:r w:rsidR="001153F7" w:rsidRPr="00E01ECD">
        <w:fldChar w:fldCharType="begin">
          <w:fldData xml:space="preserve">PFJlZm1hbj48Q2l0ZT48QXV0aG9yPkhvZmZtYW48L0F1dGhvcj48WWVhcj4xOTg3PC9ZZWFyPjxS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</w:fldData>
        </w:fldChar>
      </w:r>
      <w:r w:rsidR="005D6DF3">
        <w:instrText xml:space="preserve"> ADDIN REFMGR.CITE </w:instrText>
      </w:r>
      <w:r w:rsidR="005D6DF3">
        <w:fldChar w:fldCharType="begin">
          <w:fldData xml:space="preserve">PFJlZm1hbj48Q2l0ZT48QXV0aG9yPkhvZmZtYW48L0F1dGhvcj48WWVhcj4xOTg3PC9ZZWFyPjxS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</w:fldData>
        </w:fldChar>
      </w:r>
      <w:r w:rsidR="005D6DF3">
        <w:instrText xml:space="preserve"> ADDIN EN.CITE.DATA </w:instrText>
      </w:r>
      <w:r w:rsidR="005D6DF3">
        <w:fldChar w:fldCharType="end"/>
      </w:r>
      <w:r w:rsidR="001153F7" w:rsidRPr="00E01ECD">
        <w:fldChar w:fldCharType="separate"/>
      </w:r>
      <w:r w:rsidR="00433EFD" w:rsidRPr="00E01ECD">
        <w:rPr>
          <w:noProof/>
          <w:vertAlign w:val="superscript"/>
        </w:rPr>
        <w:t>2</w:t>
      </w:r>
      <w:r w:rsidR="001153F7" w:rsidRPr="00E01ECD">
        <w:fldChar w:fldCharType="end"/>
      </w:r>
      <w:r w:rsidR="0014636A" w:rsidRPr="00E01ECD">
        <w:t>, there is no cure available for DMD</w:t>
      </w:r>
      <w:r w:rsidRPr="00E01ECD">
        <w:t>. However, improved health care and the use of corticosteroids ha</w:t>
      </w:r>
      <w:r w:rsidR="00AA055A" w:rsidRPr="00E01ECD">
        <w:t>ve</w:t>
      </w:r>
      <w:r w:rsidRPr="00E01ECD">
        <w:t xml:space="preserve"> increased life expe</w:t>
      </w:r>
      <w:r w:rsidR="0045266D" w:rsidRPr="00E01ECD">
        <w:t xml:space="preserve">ctancy in the Western world </w:t>
      </w:r>
      <w:r w:rsidR="0045266D" w:rsidRPr="00E01ECD">
        <w:fldChar w:fldCharType="begin">
          <w:fldData xml:space="preserve">PFJlZm1hbj48Q2l0ZT48QXV0aG9yPkJ1c2hieTwvQXV0aG9yPjxZZWFyPjIwMTA8L1llYXI+PFJl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</w:fldData>
        </w:fldChar>
      </w:r>
      <w:r w:rsidR="005D6DF3">
        <w:instrText xml:space="preserve"> ADDIN REFMGR.CITE </w:instrText>
      </w:r>
      <w:r w:rsidR="005D6DF3">
        <w:fldChar w:fldCharType="begin">
          <w:fldData xml:space="preserve">PFJlZm1hbj48Q2l0ZT48QXV0aG9yPkJ1c2hieTwvQXV0aG9yPjxZZWFyPjIwMTA8L1llYXI+PFJl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</w:fldData>
        </w:fldChar>
      </w:r>
      <w:r w:rsidR="005D6DF3">
        <w:instrText xml:space="preserve"> ADDIN EN.CITE.DATA </w:instrText>
      </w:r>
      <w:r w:rsidR="005D6DF3">
        <w:fldChar w:fldCharType="end"/>
      </w:r>
      <w:r w:rsidR="0045266D" w:rsidRPr="00E01ECD">
        <w:fldChar w:fldCharType="separate"/>
      </w:r>
      <w:r w:rsidR="00433EFD" w:rsidRPr="00E01ECD">
        <w:rPr>
          <w:noProof/>
          <w:vertAlign w:val="superscript"/>
        </w:rPr>
        <w:t>3</w:t>
      </w:r>
      <w:r w:rsidR="0045266D" w:rsidRPr="00E01ECD">
        <w:fldChar w:fldCharType="end"/>
      </w:r>
      <w:r w:rsidRPr="00E01ECD">
        <w:t xml:space="preserve">. With the use of animal models like the </w:t>
      </w:r>
      <w:r w:rsidRPr="00E01ECD">
        <w:rPr>
          <w:i/>
        </w:rPr>
        <w:t>mdx</w:t>
      </w:r>
      <w:r w:rsidRPr="00E01ECD">
        <w:t xml:space="preserve"> mouse</w:t>
      </w:r>
      <w:r w:rsidR="005755DE" w:rsidRPr="00E01ECD">
        <w:t>,</w:t>
      </w:r>
      <w:r w:rsidR="007F52A3" w:rsidRPr="00E01ECD">
        <w:t xml:space="preserve"> major steps</w:t>
      </w:r>
      <w:r w:rsidR="00D2130C" w:rsidRPr="00E01ECD">
        <w:t xml:space="preserve"> forward</w:t>
      </w:r>
      <w:r w:rsidR="007F52A3" w:rsidRPr="00E01ECD">
        <w:t xml:space="preserve"> into the discovery of potential therapeutic strategies</w:t>
      </w:r>
      <w:r w:rsidR="00AA5BE7" w:rsidRPr="00E01ECD">
        <w:t xml:space="preserve"> have been made</w:t>
      </w:r>
      <w:r w:rsidR="007F52A3" w:rsidRPr="00E01ECD">
        <w:t xml:space="preserve">. The </w:t>
      </w:r>
      <w:r w:rsidR="007F52A3" w:rsidRPr="00E01ECD">
        <w:rPr>
          <w:i/>
        </w:rPr>
        <w:t xml:space="preserve">mdx </w:t>
      </w:r>
      <w:r w:rsidR="007F52A3" w:rsidRPr="00E01ECD">
        <w:t>mouse</w:t>
      </w:r>
      <w:r w:rsidRPr="00E01ECD">
        <w:t xml:space="preserve"> </w:t>
      </w:r>
      <w:r w:rsidR="005755DE" w:rsidRPr="00E01ECD">
        <w:t xml:space="preserve">is </w:t>
      </w:r>
      <w:r w:rsidR="00AA055A" w:rsidRPr="00E01ECD">
        <w:t xml:space="preserve">the </w:t>
      </w:r>
      <w:r w:rsidR="005755DE" w:rsidRPr="00E01ECD">
        <w:t xml:space="preserve">most commonly used </w:t>
      </w:r>
      <w:r w:rsidR="00AA5BE7" w:rsidRPr="00E01ECD">
        <w:t xml:space="preserve">DMD mouse </w:t>
      </w:r>
      <w:r w:rsidR="005755DE" w:rsidRPr="00E01ECD">
        <w:t>model</w:t>
      </w:r>
      <w:r w:rsidR="00AA5BE7" w:rsidRPr="00E01ECD">
        <w:t>. It</w:t>
      </w:r>
      <w:r w:rsidR="005755DE" w:rsidRPr="00E01ECD">
        <w:t xml:space="preserve"> </w:t>
      </w:r>
      <w:r w:rsidRPr="00E01ECD">
        <w:t xml:space="preserve">has a point mutation in exon 23 of the murine </w:t>
      </w:r>
      <w:r w:rsidRPr="00E01ECD">
        <w:rPr>
          <w:i/>
        </w:rPr>
        <w:t>Dmd</w:t>
      </w:r>
      <w:r w:rsidRPr="00E01ECD">
        <w:t xml:space="preserve"> gene and </w:t>
      </w:r>
      <w:r w:rsidR="00AA055A" w:rsidRPr="00E01ECD">
        <w:t xml:space="preserve">consequently </w:t>
      </w:r>
      <w:r w:rsidRPr="00E01ECD">
        <w:t>lacks dystrophin</w:t>
      </w:r>
      <w:r w:rsidR="003B3FEC" w:rsidRPr="00E01ECD">
        <w:t xml:space="preserve"> </w:t>
      </w:r>
      <w:r w:rsidR="003B3FEC" w:rsidRPr="00E01ECD">
        <w:fldChar w:fldCharType="begin"/>
      </w:r>
      <w:r w:rsidR="005D6DF3">
        <w:instrText xml:space="preserve"> ADDIN REFMGR.CITE &lt;Refman&gt;&lt;Cite&gt;&lt;Author&gt;Bulfield&lt;/Author&gt;&lt;Year&gt;1984&lt;/Year&gt;&lt;RecNum&gt;13&lt;/RecNum&gt;&lt;IDText&gt;X chromosome-linked muscular dystrophy (mdx) in the mouse&lt;/IDText&gt;&lt;MDL Ref_Type="Journal"&gt;&lt;Ref_Type&gt;Journal&lt;/Ref_Type&gt;&lt;Ref_ID&gt;13&lt;/Ref_ID&gt;&lt;Title_Primary&gt;X chromosome-linked muscular dystrophy (mdx) in the mouse&lt;/Title_Primary&gt;&lt;Authors_Primary&gt;Bulfield,G.&lt;/Authors_Primary&gt;&lt;Authors_Primary&gt;Siller,W.G.&lt;/Authors_Primary&gt;&lt;Authors_Primary&gt;Wight,P.A.&lt;/Authors_Primary&gt;&lt;Authors_Primary&gt;Moore,K.J.&lt;/Authors_Primary&gt;&lt;Date_Primary&gt;1984/2&lt;/Date_Primary&gt;&lt;Keywords&gt;Animals&lt;/Keywords&gt;&lt;Keywords&gt;Crosses,Genetic&lt;/Keywords&gt;&lt;Keywords&gt;enzymology&lt;/Keywords&gt;&lt;Keywords&gt;Female&lt;/Keywords&gt;&lt;Keywords&gt;Genes&lt;/Keywords&gt;&lt;Keywords&gt;Genetic Linkage&lt;/Keywords&gt;&lt;Keywords&gt;genetics&lt;/Keywords&gt;&lt;Keywords&gt;Male&lt;/Keywords&gt;&lt;Keywords&gt;metabolism&lt;/Keywords&gt;&lt;Keywords&gt;Mice&lt;/Keywords&gt;&lt;Keywords&gt;Mice,Inbred C57BL&lt;/Keywords&gt;&lt;Keywords&gt;Mice,Mutant Strains&lt;/Keywords&gt;&lt;Keywords&gt;Muscles&lt;/Keywords&gt;&lt;Keywords&gt;Muscular Dystrophies&lt;/Keywords&gt;&lt;Keywords&gt;Muscular Dystrophy,Animal&lt;/Keywords&gt;&lt;Keywords&gt;Mutation&lt;/Keywords&gt;&lt;Keywords&gt;pathology&lt;/Keywords&gt;&lt;Keywords&gt;Pyruvate Kinase&lt;/Keywords&gt;&lt;Keywords&gt;X Chromosome&lt;/Keywords&gt;&lt;Reprint&gt;Not in File&lt;/Reprint&gt;&lt;Start_Page&gt;1189&lt;/Start_Page&gt;&lt;End_Page&gt;1192&lt;/End_Page&gt;&lt;Periodical&gt;Proc.Natl.Acad.Sci.U.S.A&lt;/Periodical&gt;&lt;Volume&gt;81&lt;/Volume&gt;&lt;Issue&gt;4&lt;/Issue&gt;&lt;User_Def_5&gt;PMC344791&lt;/User_Def_5&gt;&lt;Web_URL&gt;PM:6583703&lt;/Web_URL&gt;&lt;ZZ_JournalStdAbbrev&gt;&lt;f name="System"&gt;Proc.Natl.Acad.Sci.U.S.A&lt;/f&gt;&lt;/ZZ_JournalStdAbbrev&gt;&lt;ZZ_WorkformID&gt;1&lt;/ZZ_WorkformID&gt;&lt;/MDL&gt;&lt;/Cite&gt;&lt;/Refman&gt;</w:instrText>
      </w:r>
      <w:r w:rsidR="003B3FEC" w:rsidRPr="00E01ECD">
        <w:fldChar w:fldCharType="separate"/>
      </w:r>
      <w:r w:rsidR="00433EFD" w:rsidRPr="00E01ECD">
        <w:rPr>
          <w:noProof/>
          <w:vertAlign w:val="superscript"/>
        </w:rPr>
        <w:t>4</w:t>
      </w:r>
      <w:r w:rsidR="003B3FEC" w:rsidRPr="00E01ECD">
        <w:fldChar w:fldCharType="end"/>
      </w:r>
      <w:r w:rsidR="007F52A3" w:rsidRPr="00E01ECD">
        <w:t>.</w:t>
      </w:r>
      <w:r w:rsidRPr="00E01ECD">
        <w:t xml:space="preserve"> </w:t>
      </w:r>
      <w:r w:rsidR="005755DE" w:rsidRPr="00E01ECD">
        <w:t xml:space="preserve">Over the last couple of years, many </w:t>
      </w:r>
      <w:r w:rsidR="00D2130C" w:rsidRPr="00E01ECD">
        <w:t>p</w:t>
      </w:r>
      <w:r w:rsidR="005755DE" w:rsidRPr="00E01ECD">
        <w:t>r</w:t>
      </w:r>
      <w:r w:rsidR="00D2130C" w:rsidRPr="00E01ECD">
        <w:t>opos</w:t>
      </w:r>
      <w:r w:rsidR="005755DE" w:rsidRPr="00E01ECD">
        <w:t xml:space="preserve">ed </w:t>
      </w:r>
      <w:r w:rsidR="007F52A3" w:rsidRPr="00E01ECD">
        <w:t xml:space="preserve">strategies </w:t>
      </w:r>
      <w:r w:rsidR="005755DE" w:rsidRPr="00E01ECD">
        <w:t xml:space="preserve">have progressed </w:t>
      </w:r>
      <w:r w:rsidR="00216058" w:rsidRPr="00E01ECD">
        <w:t>in</w:t>
      </w:r>
      <w:r w:rsidR="005755DE" w:rsidRPr="00E01ECD">
        <w:t>to</w:t>
      </w:r>
      <w:r w:rsidR="00216058" w:rsidRPr="00E01ECD">
        <w:t xml:space="preserve"> clinical </w:t>
      </w:r>
      <w:r w:rsidR="005755DE" w:rsidRPr="00E01ECD">
        <w:t>trial</w:t>
      </w:r>
      <w:r w:rsidR="00216058" w:rsidRPr="00E01ECD">
        <w:t xml:space="preserve">s </w:t>
      </w:r>
      <w:r w:rsidR="00216058" w:rsidRPr="00E01ECD">
        <w:rPr>
          <w:vertAlign w:val="superscript"/>
        </w:rPr>
        <w:fldChar w:fldCharType="begin">
          <w:fldData xml:space="preserve">PFJlZm1hbj48Q2l0ZT48QXV0aG9yPkJvd2xlczwvQXV0aG9yPjxZZWFyPjIwMTI8L1llYXI+PFJl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</w:fldData>
        </w:fldChar>
      </w:r>
      <w:r w:rsidR="005D6DF3">
        <w:rPr>
          <w:vertAlign w:val="superscript"/>
        </w:rPr>
        <w:instrText xml:space="preserve"> ADDIN REFMGR.CITE </w:instrText>
      </w:r>
      <w:r w:rsidR="005D6DF3">
        <w:rPr>
          <w:vertAlign w:val="superscript"/>
        </w:rPr>
        <w:fldChar w:fldCharType="begin">
          <w:fldData xml:space="preserve">PFJlZm1hbj48Q2l0ZT48QXV0aG9yPkJvd2xlczwvQXV0aG9yPjxZZWFyPjIwMTI8L1llYXI+PFJl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</w:fldData>
        </w:fldChar>
      </w:r>
      <w:r w:rsidR="005D6DF3">
        <w:rPr>
          <w:vertAlign w:val="superscript"/>
        </w:rPr>
        <w:instrText xml:space="preserve"> ADDIN EN.CITE.DATA </w:instrText>
      </w:r>
      <w:r w:rsidR="005D6DF3">
        <w:rPr>
          <w:vertAlign w:val="superscript"/>
        </w:rPr>
      </w:r>
      <w:r w:rsidR="005D6DF3">
        <w:rPr>
          <w:vertAlign w:val="superscript"/>
        </w:rPr>
        <w:fldChar w:fldCharType="end"/>
      </w:r>
      <w:r w:rsidR="00216058" w:rsidRPr="00E01ECD">
        <w:rPr>
          <w:vertAlign w:val="superscript"/>
        </w:rPr>
        <w:fldChar w:fldCharType="separate"/>
      </w:r>
      <w:r w:rsidR="00433EFD" w:rsidRPr="00E01ECD">
        <w:rPr>
          <w:noProof/>
          <w:vertAlign w:val="superscript"/>
        </w:rPr>
        <w:t>5-9</w:t>
      </w:r>
      <w:r w:rsidR="00216058" w:rsidRPr="00E01ECD">
        <w:rPr>
          <w:vertAlign w:val="superscript"/>
        </w:rPr>
        <w:fldChar w:fldCharType="end"/>
      </w:r>
      <w:r w:rsidRPr="00E01ECD">
        <w:t xml:space="preserve">. In these trials, improvement of muscle function is the primary endpoint, underlying the importance of testing the benefit of compounds on muscle function in </w:t>
      </w:r>
      <w:r w:rsidR="005755DE" w:rsidRPr="00E01ECD">
        <w:t xml:space="preserve">mice during </w:t>
      </w:r>
      <w:r w:rsidRPr="00E01ECD">
        <w:t>the pre-clinical stage</w:t>
      </w:r>
      <w:r w:rsidR="005755DE" w:rsidRPr="00E01ECD">
        <w:t xml:space="preserve"> of testing</w:t>
      </w:r>
      <w:r w:rsidRPr="00E01ECD">
        <w:t xml:space="preserve">. </w:t>
      </w:r>
    </w:p>
    <w:p w:rsidR="003D58EC" w:rsidRPr="00E01ECD" w:rsidRDefault="003D58EC" w:rsidP="00DA72DE">
      <w:pPr>
        <w:widowControl w:val="0"/>
        <w:autoSpaceDE w:val="0"/>
        <w:autoSpaceDN w:val="0"/>
        <w:adjustRightInd w:val="0"/>
        <w:jc w:val="both"/>
      </w:pPr>
    </w:p>
    <w:p w:rsidR="009057FE" w:rsidRDefault="003D58EC" w:rsidP="0029134C">
      <w:pPr>
        <w:widowControl w:val="0"/>
        <w:autoSpaceDE w:val="0"/>
        <w:autoSpaceDN w:val="0"/>
        <w:adjustRightInd w:val="0"/>
        <w:jc w:val="both"/>
      </w:pPr>
      <w:r w:rsidRPr="00E01ECD">
        <w:t xml:space="preserve">Like DMD patients, also </w:t>
      </w:r>
      <w:r w:rsidR="00AA5BE7" w:rsidRPr="00E01ECD">
        <w:t xml:space="preserve">the dystrophin negative </w:t>
      </w:r>
      <w:r w:rsidRPr="00E01ECD">
        <w:t xml:space="preserve">muscle fibers of </w:t>
      </w:r>
      <w:r w:rsidRPr="00E01ECD">
        <w:rPr>
          <w:i/>
        </w:rPr>
        <w:t>mdx</w:t>
      </w:r>
      <w:r w:rsidRPr="00E01ECD">
        <w:t xml:space="preserve"> </w:t>
      </w:r>
      <w:r w:rsidR="005755DE" w:rsidRPr="00E01ECD">
        <w:t>mice are vulnerable to exercise-</w:t>
      </w:r>
      <w:r w:rsidRPr="00E01ECD">
        <w:t>induced damage</w:t>
      </w:r>
      <w:r w:rsidR="003B3FEC" w:rsidRPr="00E01ECD">
        <w:t xml:space="preserve"> and their muscle function is impaired compared to C57BL/10ScSnJ wild type mice.</w:t>
      </w:r>
      <w:r w:rsidRPr="00E01ECD">
        <w:t xml:space="preserve"> </w:t>
      </w:r>
      <w:r w:rsidR="00002BCB" w:rsidRPr="00E01ECD">
        <w:t xml:space="preserve">This impairment can be assessed with a variety of functional tests. </w:t>
      </w:r>
      <w:r w:rsidRPr="00E01ECD">
        <w:t xml:space="preserve">Some </w:t>
      </w:r>
      <w:r w:rsidR="00002BCB" w:rsidRPr="00E01ECD">
        <w:t xml:space="preserve">of these </w:t>
      </w:r>
      <w:r w:rsidRPr="00E01ECD">
        <w:t xml:space="preserve">tests </w:t>
      </w:r>
      <w:r w:rsidR="001031E4">
        <w:t xml:space="preserve">are non-invasive and </w:t>
      </w:r>
      <w:r w:rsidR="00AA055A" w:rsidRPr="00E01ECD">
        <w:t>do not interfere with muscle pathology</w:t>
      </w:r>
      <w:r w:rsidRPr="00E01ECD">
        <w:t xml:space="preserve"> (e.g. </w:t>
      </w:r>
      <w:r w:rsidR="00555CB6" w:rsidRPr="00E01ECD">
        <w:t xml:space="preserve">forelimb </w:t>
      </w:r>
      <w:r w:rsidRPr="00E01ECD">
        <w:t>grip strength, hanging tests and rotarod running)</w:t>
      </w:r>
      <w:r w:rsidR="001031E4">
        <w:t>. Therefore they</w:t>
      </w:r>
      <w:r w:rsidRPr="00E01ECD">
        <w:t xml:space="preserve"> can</w:t>
      </w:r>
      <w:r w:rsidR="001031E4">
        <w:t xml:space="preserve"> </w:t>
      </w:r>
      <w:r w:rsidRPr="00E01ECD">
        <w:t xml:space="preserve">be used to monitor the natural history of the disease or determine the effects of compounds on disease progression. </w:t>
      </w:r>
      <w:r w:rsidR="008C09C5" w:rsidRPr="00E01ECD">
        <w:t xml:space="preserve">To get an in-depth picture of the influence of compounds on muscle function in </w:t>
      </w:r>
      <w:r w:rsidR="008C09C5" w:rsidRPr="00E01ECD">
        <w:rPr>
          <w:i/>
        </w:rPr>
        <w:t xml:space="preserve">mdx </w:t>
      </w:r>
      <w:r w:rsidR="008C09C5" w:rsidRPr="00E01ECD">
        <w:t xml:space="preserve">mice, a functional test regime </w:t>
      </w:r>
      <w:r w:rsidR="00AA5BE7" w:rsidRPr="00E01ECD">
        <w:t xml:space="preserve">that does not interfere with disease progression </w:t>
      </w:r>
      <w:r w:rsidR="008C09C5" w:rsidRPr="00E01ECD">
        <w:t xml:space="preserve">consisting of all </w:t>
      </w:r>
      <w:r w:rsidR="00AA055A" w:rsidRPr="00E01ECD">
        <w:t xml:space="preserve">of </w:t>
      </w:r>
      <w:r w:rsidR="008C09C5" w:rsidRPr="00E01ECD">
        <w:t xml:space="preserve">these test can be used </w:t>
      </w:r>
      <w:r w:rsidR="008C09C5" w:rsidRPr="00E01ECD">
        <w:fldChar w:fldCharType="begin">
          <w:fldData xml:space="preserve">PFJlZm1hbj48Q2l0ZT48QXV0aG9yPnZhbiBQdXR0ZW48L0F1dGhvcj48WWVhcj4yMDEwPC9ZZWFy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</w:fldData>
        </w:fldChar>
      </w:r>
      <w:r w:rsidR="005D6DF3">
        <w:instrText xml:space="preserve"> ADDIN REFMGR.CITE </w:instrText>
      </w:r>
      <w:r w:rsidR="005D6DF3">
        <w:fldChar w:fldCharType="begin">
          <w:fldData xml:space="preserve">PFJlZm1hbj48Q2l0ZT48QXV0aG9yPnZhbiBQdXR0ZW48L0F1dGhvcj48WWVhcj4yMDEwPC9ZZWFy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</w:fldData>
        </w:fldChar>
      </w:r>
      <w:r w:rsidR="005D6DF3">
        <w:instrText xml:space="preserve"> ADDIN EN.CITE.DATA </w:instrText>
      </w:r>
      <w:r w:rsidR="005D6DF3">
        <w:fldChar w:fldCharType="end"/>
      </w:r>
      <w:r w:rsidR="008C09C5" w:rsidRPr="00E01ECD">
        <w:fldChar w:fldCharType="separate"/>
      </w:r>
      <w:r w:rsidR="00433EFD" w:rsidRPr="00E01ECD">
        <w:rPr>
          <w:noProof/>
          <w:vertAlign w:val="superscript"/>
        </w:rPr>
        <w:t>10</w:t>
      </w:r>
      <w:r w:rsidR="008C09C5" w:rsidRPr="00E01ECD">
        <w:fldChar w:fldCharType="end"/>
      </w:r>
      <w:r w:rsidR="008C09C5" w:rsidRPr="00E01ECD">
        <w:t xml:space="preserve">. </w:t>
      </w:r>
    </w:p>
    <w:p w:rsidR="003D58EC" w:rsidRPr="00E01ECD" w:rsidRDefault="008C09C5" w:rsidP="00613686">
      <w:pPr>
        <w:widowControl w:val="0"/>
        <w:autoSpaceDE w:val="0"/>
        <w:autoSpaceDN w:val="0"/>
        <w:adjustRightInd w:val="0"/>
        <w:jc w:val="both"/>
      </w:pPr>
      <w:r w:rsidRPr="00E01ECD">
        <w:t>Alternatively</w:t>
      </w:r>
      <w:r w:rsidR="006C1F9E" w:rsidRPr="00E01ECD">
        <w:t>,</w:t>
      </w:r>
      <w:r w:rsidRPr="00E01ECD">
        <w:t xml:space="preserve"> </w:t>
      </w:r>
      <w:r w:rsidR="009057FE">
        <w:t xml:space="preserve">forced treadmill running </w:t>
      </w:r>
      <w:r w:rsidR="003D58EC" w:rsidRPr="00E01ECD">
        <w:t>can be used to intentionally exacerbate disease progression</w:t>
      </w:r>
      <w:r w:rsidR="009057FE">
        <w:t xml:space="preserve"> and</w:t>
      </w:r>
      <w:r w:rsidR="003D58EC" w:rsidRPr="00E01ECD">
        <w:t xml:space="preserve"> test the protective capacities of compounds </w:t>
      </w:r>
      <w:r w:rsidR="00EC2975" w:rsidRPr="00E01ECD">
        <w:fldChar w:fldCharType="begin">
          <w:fldData xml:space="preserve">PFJlZm1hbj48Q2l0ZT48QXV0aG9yPkRlIEx1Y2EgQS48L0F1dGhvcj48WWVhcj4yMDA4PC9ZZWFy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==
</w:fldData>
        </w:fldChar>
      </w:r>
      <w:r w:rsidR="005D6DF3">
        <w:instrText xml:space="preserve"> ADDIN REFMGR.CITE </w:instrText>
      </w:r>
      <w:r w:rsidR="005D6DF3">
        <w:fldChar w:fldCharType="begin">
          <w:fldData xml:space="preserve">PFJlZm1hbj48Q2l0ZT48QXV0aG9yPkRlIEx1Y2EgQS48L0F1dGhvcj48WWVhcj4yMDA4PC9ZZWFy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==
</w:fldData>
        </w:fldChar>
      </w:r>
      <w:r w:rsidR="005D6DF3">
        <w:instrText xml:space="preserve"> ADDIN EN.CITE.DATA </w:instrText>
      </w:r>
      <w:r w:rsidR="005D6DF3">
        <w:fldChar w:fldCharType="end"/>
      </w:r>
      <w:r w:rsidR="00EC2975" w:rsidRPr="00E01ECD">
        <w:fldChar w:fldCharType="separate"/>
      </w:r>
      <w:r w:rsidR="00433EFD" w:rsidRPr="00E01ECD">
        <w:rPr>
          <w:noProof/>
          <w:vertAlign w:val="superscript"/>
        </w:rPr>
        <w:t>11</w:t>
      </w:r>
      <w:r w:rsidR="00EC2975" w:rsidRPr="00E01ECD">
        <w:fldChar w:fldCharType="end"/>
      </w:r>
      <w:r w:rsidR="003D58EC" w:rsidRPr="00E01ECD">
        <w:t xml:space="preserve">. </w:t>
      </w:r>
      <w:r w:rsidR="00A00F74">
        <w:t>The treadmill can also be used as outcome measure in which running time till exhaustion is measured</w:t>
      </w:r>
      <w:r w:rsidR="00D77F6D">
        <w:t xml:space="preserve"> </w:t>
      </w:r>
      <w:r w:rsidR="00D77F6D">
        <w:fldChar w:fldCharType="begin"/>
      </w:r>
      <w:r w:rsidR="005D6DF3">
        <w:instrText xml:space="preserve"> ADDIN REFMGR.CITE &lt;Refman&gt;&lt;Cite&gt;&lt;Author&gt;Radley-Crabb&lt;/Author&gt;&lt;Year&gt;2011&lt;/Year&gt;&lt;RecNum&gt;206&lt;/RecNum&gt;&lt;IDText&gt;A single 30min treadmill exercise session is suitable for &amp;apos;proof-of concept studies&amp;apos; in adult mdx mice: A comparison of the early consequences of two different treadmill protocols&lt;/IDText&gt;&lt;MDL Ref_Type="Journal"&gt;&lt;Ref_Type&gt;Journal&lt;/Ref_Type&gt;&lt;Ref_ID&gt;206&lt;/Ref_ID&gt;&lt;Title_Primary&gt;A single 30min treadmill exercise session is suitable for &amp;apos;proof-of concept studies&amp;apos; in adult mdx mice: A comparison of the early consequences of two different treadmill protocols&lt;/Title_Primary&gt;&lt;Authors_Primary&gt;Radley-Crabb,H.&lt;/Authors_Primary&gt;&lt;Authors_Primary&gt;Terrill,J.&lt;/Authors_Primary&gt;&lt;Authors_Primary&gt;Shavlakadze,T.&lt;/Authors_Primary&gt;&lt;Authors_Primary&gt;Tonkin,J.&lt;/Authors_Primary&gt;&lt;Authors_Primary&gt;Arthur,P.&lt;/Authors_Primary&gt;&lt;Authors_Primary&gt;Grounds,M.&lt;/Authors_Primary&gt;&lt;Date_Primary&gt;2011/8/9&lt;/Date_Primary&gt;&lt;Keywords&gt;Adult&lt;/Keywords&gt;&lt;Keywords&gt;blood&lt;/Keywords&gt;&lt;Keywords&gt;DAMAGE&lt;/Keywords&gt;&lt;Keywords&gt;DUCHENNE&lt;/Keywords&gt;&lt;Keywords&gt;duchenne muscular dystrophy&lt;/Keywords&gt;&lt;Keywords&gt;DUCHENNE-MUSCULAR-DYSTROPHY&lt;/Keywords&gt;&lt;Keywords&gt;dystrophic&lt;/Keywords&gt;&lt;Keywords&gt;DYSTROPHIC MUSCLE&lt;/Keywords&gt;&lt;Keywords&gt;dystrophy&lt;/Keywords&gt;&lt;Keywords&gt;mdx&lt;/Keywords&gt;&lt;Keywords&gt;mdx mice&lt;/Keywords&gt;&lt;Keywords&gt;MDX-MICE&lt;/Keywords&gt;&lt;Keywords&gt;Mice&lt;/Keywords&gt;&lt;Keywords&gt;MUSCLE&lt;/Keywords&gt;&lt;Keywords&gt;Muscular Dystrophies&lt;/Keywords&gt;&lt;Keywords&gt;muscular dystrophy&lt;/Keywords&gt;&lt;Keywords&gt;MUSCULAR-DYSTROPHY&lt;/Keywords&gt;&lt;Keywords&gt;Necrosis&lt;/Keywords&gt;&lt;Keywords&gt;pathology&lt;/Keywords&gt;&lt;Keywords&gt;PROTEIN&lt;/Keywords&gt;&lt;Reprint&gt;Not in File&lt;/Reprint&gt;&lt;Periodical&gt;Neuromuscul Disord&lt;/Periodical&gt;&lt;Misc_3&gt;S0960-8966(11)01312-5 [pii];10.1016/j.nmd.2011.07.008 [doi]&lt;/Misc_3&gt;&lt;Address&gt;School of Anatomy and Human Biology, The University of Western Australia, Crawley, Australia&lt;/Address&gt;&lt;Web_URL&gt;PM:21835619&lt;/Web_URL&gt;&lt;ZZ_JournalStdAbbrev&gt;&lt;f name="System"&gt;Neuromuscul Disord&lt;/f&gt;&lt;/ZZ_JournalStdAbbrev&gt;&lt;ZZ_WorkformID&gt;1&lt;/ZZ_WorkformID&gt;&lt;/MDL&gt;&lt;/Cite&gt;&lt;/Refman&gt;</w:instrText>
      </w:r>
      <w:r w:rsidR="00D77F6D">
        <w:fldChar w:fldCharType="separate"/>
      </w:r>
      <w:r w:rsidR="00D77F6D" w:rsidRPr="00D77F6D">
        <w:rPr>
          <w:noProof/>
          <w:vertAlign w:val="superscript"/>
        </w:rPr>
        <w:t>12</w:t>
      </w:r>
      <w:r w:rsidR="00D77F6D">
        <w:fldChar w:fldCharType="end"/>
      </w:r>
      <w:r w:rsidR="007845E4">
        <w:t xml:space="preserve">, or as a tool to fatigue </w:t>
      </w:r>
      <w:r w:rsidR="007845E4">
        <w:rPr>
          <w:i/>
        </w:rPr>
        <w:t xml:space="preserve">mdx </w:t>
      </w:r>
      <w:r w:rsidR="007845E4">
        <w:t xml:space="preserve">mice so that they perform less well in </w:t>
      </w:r>
      <w:r w:rsidR="00BF32FC">
        <w:t xml:space="preserve">a </w:t>
      </w:r>
      <w:r w:rsidR="007845E4">
        <w:t xml:space="preserve">subsequent functional test ensuring larger differences in performance between treatment groups </w:t>
      </w:r>
      <w:r w:rsidR="007845E4">
        <w:fldChar w:fldCharType="begin">
          <w:fldData xml:space="preserve">PFJlZm1hbj48Q2l0ZT48QXV0aG9yPnZhbiBQdXR0ZW48L0F1dGhvcj48WWVhcj4yMDEyPC9ZZWFy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</w:fldData>
        </w:fldChar>
      </w:r>
      <w:r w:rsidR="005D6DF3">
        <w:instrText xml:space="preserve"> ADDIN REFMGR.CITE </w:instrText>
      </w:r>
      <w:r w:rsidR="005D6DF3">
        <w:fldChar w:fldCharType="begin">
          <w:fldData xml:space="preserve">PFJlZm1hbj48Q2l0ZT48QXV0aG9yPnZhbiBQdXR0ZW48L0F1dGhvcj48WWVhcj4yMDEyPC9ZZWFy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</w:fldData>
        </w:fldChar>
      </w:r>
      <w:r w:rsidR="005D6DF3">
        <w:instrText xml:space="preserve"> ADDIN EN.CITE.DATA </w:instrText>
      </w:r>
      <w:r w:rsidR="005D6DF3">
        <w:fldChar w:fldCharType="end"/>
      </w:r>
      <w:r w:rsidR="007845E4">
        <w:fldChar w:fldCharType="separate"/>
      </w:r>
      <w:r w:rsidR="007845E4" w:rsidRPr="007845E4">
        <w:rPr>
          <w:noProof/>
          <w:vertAlign w:val="superscript"/>
        </w:rPr>
        <w:t>13</w:t>
      </w:r>
      <w:r w:rsidR="007845E4">
        <w:fldChar w:fldCharType="end"/>
      </w:r>
      <w:r w:rsidR="00A00F74">
        <w:t xml:space="preserve">. </w:t>
      </w:r>
      <w:r w:rsidR="003D58EC" w:rsidRPr="00E01ECD">
        <w:t>When choosing functional test</w:t>
      </w:r>
      <w:r w:rsidR="00623E4B" w:rsidRPr="00E01ECD">
        <w:t>s</w:t>
      </w:r>
      <w:r w:rsidR="003D58EC" w:rsidRPr="00E01ECD">
        <w:t xml:space="preserve">, </w:t>
      </w:r>
      <w:r w:rsidR="00AA055A" w:rsidRPr="00E01ECD">
        <w:t xml:space="preserve">their </w:t>
      </w:r>
      <w:r w:rsidR="00623E4B" w:rsidRPr="00E01ECD">
        <w:t xml:space="preserve">effect on disease progression should be </w:t>
      </w:r>
      <w:r w:rsidR="003D58EC" w:rsidRPr="00E01ECD">
        <w:t>kept in mind</w:t>
      </w:r>
      <w:r w:rsidR="003B3FEC" w:rsidRPr="00E01ECD">
        <w:t xml:space="preserve"> especially when testing </w:t>
      </w:r>
      <w:r w:rsidR="00EF2F8D" w:rsidRPr="00E01ECD">
        <w:t xml:space="preserve">dystrophic mice like the </w:t>
      </w:r>
      <w:r w:rsidR="003B3FEC" w:rsidRPr="00E01ECD">
        <w:rPr>
          <w:i/>
        </w:rPr>
        <w:t xml:space="preserve">mdx </w:t>
      </w:r>
      <w:r w:rsidR="003B3FEC" w:rsidRPr="00E01ECD">
        <w:t>m</w:t>
      </w:r>
      <w:r w:rsidR="00EF2F8D" w:rsidRPr="00E01ECD">
        <w:t>ouse</w:t>
      </w:r>
      <w:r w:rsidR="006C1F9E" w:rsidRPr="00E01ECD">
        <w:t xml:space="preserve"> </w:t>
      </w:r>
      <w:r w:rsidR="006C1F9E" w:rsidRPr="00E01ECD">
        <w:fldChar w:fldCharType="begin"/>
      </w:r>
      <w:r w:rsidR="005D6DF3">
        <w:instrText xml:space="preserve"> ADDIN REFMGR.CITE &lt;Refman&gt;&lt;Cite&gt;&lt;Author&gt;Willmann&lt;/Author&gt;&lt;Year&gt;2011&lt;/Year&gt;&lt;RecNum&gt;90&lt;/RecNum&gt;&lt;IDText&gt;Enhancing translation: Guidelines for standard pre-clinical experiments in mdx mice&lt;/IDText&gt;&lt;MDL Ref_Type="Journal"&gt;&lt;Ref_Type&gt;Journal&lt;/Ref_Type&gt;&lt;Ref_ID&gt;90&lt;/Ref_ID&gt;&lt;Title_Primary&gt;Enhancing translation: Guidelines for standard pre-clinical experiments in mdx mice&lt;/Title_Primary&gt;&lt;Authors_Primary&gt;Willmann,R.&lt;/Authors_Primary&gt;&lt;Authors_Primary&gt;De,Luca A.&lt;/Authors_Primary&gt;&lt;Authors_Primary&gt;Benatar,M.&lt;/Authors_Primary&gt;&lt;Authors_Primary&gt;Grounds,M.&lt;/Authors_Primary&gt;&lt;Authors_Primary&gt;Dubach,J.&lt;/Authors_Primary&gt;&lt;Authors_Primary&gt;Raymackers,J.M.&lt;/Authors_Primary&gt;&lt;Authors_Primary&gt;Nagaraju,K.&lt;/Authors_Primary&gt;&lt;Date_Primary&gt;2011/7/5&lt;/Date_Primary&gt;&lt;Keywords&gt;animal model&lt;/Keywords&gt;&lt;Keywords&gt;complications&lt;/Keywords&gt;&lt;Keywords&gt;DEATH&lt;/Keywords&gt;&lt;Keywords&gt;DUCHENNE&lt;/Keywords&gt;&lt;Keywords&gt;duchenne muscular dystrophy&lt;/Keywords&gt;&lt;Keywords&gt;DUCHENNE-MUSCULAR-DYSTROPHY&lt;/Keywords&gt;&lt;Keywords&gt;Dystrophin&lt;/Keywords&gt;&lt;Keywords&gt;dystrophy&lt;/Keywords&gt;&lt;Keywords&gt;mdx&lt;/Keywords&gt;&lt;Keywords&gt;mdx mice&lt;/Keywords&gt;&lt;Keywords&gt;mdx mouse&lt;/Keywords&gt;&lt;Keywords&gt;MDX-MICE&lt;/Keywords&gt;&lt;Keywords&gt;MDX-MOUSE&lt;/Keywords&gt;&lt;Keywords&gt;Mice&lt;/Keywords&gt;&lt;Keywords&gt;MOUSE&lt;/Keywords&gt;&lt;Keywords&gt;MUSCLE&lt;/Keywords&gt;&lt;Keywords&gt;Muscular Dystrophies&lt;/Keywords&gt;&lt;Keywords&gt;muscular dystrophy&lt;/Keywords&gt;&lt;Keywords&gt;MUSCULAR-DYSTROPHY&lt;/Keywords&gt;&lt;Keywords&gt;PROTEIN&lt;/Keywords&gt;&lt;Keywords&gt;Switzerland&lt;/Keywords&gt;&lt;Keywords&gt;therapy&lt;/Keywords&gt;&lt;Reprint&gt;Not in File&lt;/Reprint&gt;&lt;Start_Page&gt;43&lt;/Start_Page&gt;&lt;End_Page&gt;49&lt;/End_Page&gt;&lt;Periodical&gt;Neuromuscul.Disord.&lt;/Periodical&gt;&lt;Volume&gt;1&lt;/Volume&gt;&lt;Misc_3&gt;S0960-8966(11)00135-0 [pii];10.1016/j.nmd.2011.04.012 [doi]&lt;/Misc_3&gt;&lt;Address&gt;Biozentrum, University of Basel, Switzerland&lt;/Address&gt;&lt;Web_URL&gt;PM:21737275&lt;/Web_URL&gt;&lt;ZZ_JournalStdAbbrev&gt;&lt;f name="System"&gt;Neuromuscul.Disord.&lt;/f&gt;&lt;/ZZ_JournalStdAbbrev&gt;&lt;ZZ_WorkformID&gt;1&lt;/ZZ_WorkformID&gt;&lt;/MDL&gt;&lt;/Cite&gt;&lt;/Refman&gt;</w:instrText>
      </w:r>
      <w:r w:rsidR="006C1F9E" w:rsidRPr="00E01ECD">
        <w:fldChar w:fldCharType="separate"/>
      </w:r>
      <w:r w:rsidR="007845E4" w:rsidRPr="007845E4">
        <w:rPr>
          <w:noProof/>
          <w:vertAlign w:val="superscript"/>
        </w:rPr>
        <w:t>14</w:t>
      </w:r>
      <w:r w:rsidR="006C1F9E" w:rsidRPr="00E01ECD">
        <w:fldChar w:fldCharType="end"/>
      </w:r>
      <w:r w:rsidR="003D58EC" w:rsidRPr="00E01ECD">
        <w:t>.</w:t>
      </w:r>
    </w:p>
    <w:p w:rsidR="00623E4B" w:rsidRPr="00E01ECD" w:rsidRDefault="00623E4B" w:rsidP="00DA72DE">
      <w:pPr>
        <w:widowControl w:val="0"/>
        <w:autoSpaceDE w:val="0"/>
        <w:autoSpaceDN w:val="0"/>
        <w:adjustRightInd w:val="0"/>
        <w:jc w:val="both"/>
      </w:pPr>
    </w:p>
    <w:p w:rsidR="00022D11" w:rsidRPr="00E01ECD" w:rsidRDefault="003D58EC" w:rsidP="00AA055A">
      <w:pPr>
        <w:widowControl w:val="0"/>
        <w:autoSpaceDE w:val="0"/>
        <w:autoSpaceDN w:val="0"/>
        <w:adjustRightInd w:val="0"/>
        <w:jc w:val="both"/>
        <w:rPr>
          <w:b/>
        </w:rPr>
      </w:pPr>
      <w:r w:rsidRPr="00E01ECD">
        <w:t xml:space="preserve">We here describe </w:t>
      </w:r>
      <w:r w:rsidR="003B3FEC" w:rsidRPr="00E01ECD">
        <w:t xml:space="preserve">in detail </w:t>
      </w:r>
      <w:r w:rsidRPr="00E01ECD">
        <w:t xml:space="preserve">how to perform the </w:t>
      </w:r>
      <w:r w:rsidR="003B3FEC" w:rsidRPr="00E01ECD">
        <w:t xml:space="preserve">most </w:t>
      </w:r>
      <w:r w:rsidR="00AA055A" w:rsidRPr="00E01ECD">
        <w:t xml:space="preserve">commonly </w:t>
      </w:r>
      <w:r w:rsidR="003B3FEC" w:rsidRPr="00E01ECD">
        <w:t xml:space="preserve">used functional tests </w:t>
      </w:r>
      <w:r w:rsidR="00566838" w:rsidRPr="00E01ECD">
        <w:t xml:space="preserve">in a reliable and reproducible manner </w:t>
      </w:r>
      <w:r w:rsidR="00EF2F8D" w:rsidRPr="00E01ECD">
        <w:t xml:space="preserve">based on </w:t>
      </w:r>
      <w:r w:rsidR="00566838" w:rsidRPr="00E01ECD">
        <w:t>available standard operating procedures</w:t>
      </w:r>
      <w:r w:rsidR="00EF2F8D" w:rsidRPr="00E01ECD">
        <w:t xml:space="preserve"> from the TREAT-NMD network http://www.treat-nmd.eu/resources/research-resources/dmd-sops/</w:t>
      </w:r>
      <w:r w:rsidRPr="00E01ECD">
        <w:t xml:space="preserve">. </w:t>
      </w:r>
    </w:p>
    <w:p w:rsidR="00362705" w:rsidRPr="00E01ECD" w:rsidRDefault="00362705" w:rsidP="00DA72DE">
      <w:pPr>
        <w:widowControl w:val="0"/>
        <w:autoSpaceDE w:val="0"/>
        <w:autoSpaceDN w:val="0"/>
        <w:adjustRightInd w:val="0"/>
        <w:jc w:val="both"/>
        <w:rPr>
          <w:b/>
        </w:rPr>
      </w:pPr>
    </w:p>
    <w:p w:rsidR="004C1D66" w:rsidRPr="00E01ECD" w:rsidRDefault="00925823" w:rsidP="00DA72DE">
      <w:pPr>
        <w:widowControl w:val="0"/>
        <w:autoSpaceDE w:val="0"/>
        <w:autoSpaceDN w:val="0"/>
        <w:adjustRightInd w:val="0"/>
        <w:jc w:val="both"/>
        <w:rPr>
          <w:color w:val="7F7F7F"/>
        </w:rPr>
      </w:pPr>
      <w:r w:rsidRPr="00E01ECD">
        <w:rPr>
          <w:b/>
        </w:rPr>
        <w:t>PROTOCOL</w:t>
      </w:r>
      <w:r w:rsidR="009B1737" w:rsidRPr="00E01ECD">
        <w:rPr>
          <w:b/>
        </w:rPr>
        <w:t>:</w:t>
      </w:r>
      <w:r w:rsidR="00BE5F4A" w:rsidRPr="00E01ECD">
        <w:t xml:space="preserve"> </w:t>
      </w:r>
    </w:p>
    <w:p w:rsidR="00DA1C1E" w:rsidRDefault="00DA1C1E" w:rsidP="00DA72DE">
      <w:pPr>
        <w:pStyle w:val="NormalWeb"/>
        <w:spacing w:before="0" w:beforeAutospacing="0" w:after="0" w:afterAutospacing="0"/>
        <w:jc w:val="both"/>
        <w:rPr>
          <w:bCs/>
        </w:rPr>
      </w:pPr>
    </w:p>
    <w:p w:rsidR="006C1D22" w:rsidRPr="00DA1C1E" w:rsidRDefault="006C1D22" w:rsidP="00DA72DE">
      <w:pPr>
        <w:pStyle w:val="NormalWeb"/>
        <w:spacing w:before="0" w:beforeAutospacing="0" w:after="0" w:afterAutospacing="0"/>
        <w:jc w:val="both"/>
        <w:rPr>
          <w:bCs/>
        </w:rPr>
      </w:pPr>
      <w:r w:rsidRPr="00E01ECD">
        <w:rPr>
          <w:bCs/>
        </w:rPr>
        <w:t xml:space="preserve">The experiments described </w:t>
      </w:r>
      <w:r w:rsidR="00AA5BE7" w:rsidRPr="00E01ECD">
        <w:rPr>
          <w:bCs/>
        </w:rPr>
        <w:t xml:space="preserve">here </w:t>
      </w:r>
      <w:r w:rsidRPr="00E01ECD">
        <w:rPr>
          <w:bCs/>
        </w:rPr>
        <w:t xml:space="preserve">were approved by the Animal Ethics Committee (DEC) of the Leiden University Medical Center (LUMC). Mice were </w:t>
      </w:r>
      <w:r w:rsidR="00A9726F" w:rsidRPr="00E01ECD">
        <w:rPr>
          <w:bCs/>
        </w:rPr>
        <w:t>bred</w:t>
      </w:r>
      <w:r w:rsidRPr="00E01ECD">
        <w:rPr>
          <w:bCs/>
        </w:rPr>
        <w:t xml:space="preserve"> by the animal facility of the LUMC and </w:t>
      </w:r>
      <w:r w:rsidR="00A9726F" w:rsidRPr="00E01ECD">
        <w:rPr>
          <w:bCs/>
        </w:rPr>
        <w:t>kept</w:t>
      </w:r>
      <w:r w:rsidRPr="00E01ECD">
        <w:rPr>
          <w:bCs/>
        </w:rPr>
        <w:t xml:space="preserve"> in individually ventilated cages with 12-h light dark cycles. They had </w:t>
      </w:r>
      <w:r w:rsidRPr="00E01ECD">
        <w:rPr>
          <w:bCs/>
          <w:i/>
        </w:rPr>
        <w:t xml:space="preserve">ad libitum </w:t>
      </w:r>
      <w:r w:rsidRPr="00E01ECD">
        <w:rPr>
          <w:bCs/>
        </w:rPr>
        <w:t xml:space="preserve">access to water and standard chow. </w:t>
      </w:r>
    </w:p>
    <w:p w:rsidR="00B4432F" w:rsidRPr="00DA1C1E" w:rsidRDefault="00DB157B" w:rsidP="00DA1C1E">
      <w:pPr>
        <w:pStyle w:val="NormalWeb"/>
        <w:jc w:val="both"/>
      </w:pPr>
      <w:r w:rsidRPr="00E01ECD">
        <w:rPr>
          <w:bCs/>
        </w:rPr>
        <w:t xml:space="preserve">When performing </w:t>
      </w:r>
      <w:r w:rsidR="00763A42" w:rsidRPr="00E01ECD">
        <w:rPr>
          <w:bCs/>
        </w:rPr>
        <w:t xml:space="preserve">any of the </w:t>
      </w:r>
      <w:r w:rsidRPr="00E01ECD">
        <w:rPr>
          <w:bCs/>
        </w:rPr>
        <w:t xml:space="preserve">functional </w:t>
      </w:r>
      <w:r w:rsidR="001A0AD0" w:rsidRPr="00E01ECD">
        <w:rPr>
          <w:bCs/>
        </w:rPr>
        <w:t>tests</w:t>
      </w:r>
      <w:r w:rsidR="00763A42" w:rsidRPr="00E01ECD">
        <w:rPr>
          <w:bCs/>
        </w:rPr>
        <w:t xml:space="preserve"> described below</w:t>
      </w:r>
      <w:r w:rsidRPr="00E01ECD">
        <w:rPr>
          <w:bCs/>
        </w:rPr>
        <w:t>,</w:t>
      </w:r>
      <w:r w:rsidR="001A0AD0" w:rsidRPr="00E01ECD">
        <w:rPr>
          <w:bCs/>
        </w:rPr>
        <w:t xml:space="preserve"> experimental conditions ha</w:t>
      </w:r>
      <w:r w:rsidR="00CC6054" w:rsidRPr="00E01ECD">
        <w:rPr>
          <w:bCs/>
        </w:rPr>
        <w:t>ve</w:t>
      </w:r>
      <w:r w:rsidR="001A0AD0" w:rsidRPr="00E01ECD">
        <w:rPr>
          <w:bCs/>
        </w:rPr>
        <w:t xml:space="preserve"> to be strict</w:t>
      </w:r>
      <w:r w:rsidR="00C33577" w:rsidRPr="00E01ECD">
        <w:rPr>
          <w:bCs/>
        </w:rPr>
        <w:t>ly controlled</w:t>
      </w:r>
      <w:r w:rsidRPr="00E01ECD">
        <w:rPr>
          <w:bCs/>
        </w:rPr>
        <w:t xml:space="preserve"> to reduce variation</w:t>
      </w:r>
      <w:r w:rsidR="001A0AD0" w:rsidRPr="00E01ECD">
        <w:rPr>
          <w:bCs/>
        </w:rPr>
        <w:t xml:space="preserve">. Preferably, </w:t>
      </w:r>
      <w:r w:rsidR="00462D6D" w:rsidRPr="00E01ECD">
        <w:rPr>
          <w:bCs/>
        </w:rPr>
        <w:t xml:space="preserve">age and gender matched </w:t>
      </w:r>
      <w:r w:rsidR="001A0AD0" w:rsidRPr="00E01ECD">
        <w:rPr>
          <w:bCs/>
        </w:rPr>
        <w:t xml:space="preserve">mice </w:t>
      </w:r>
      <w:r w:rsidR="00D00814" w:rsidRPr="00E01ECD">
        <w:rPr>
          <w:bCs/>
        </w:rPr>
        <w:t xml:space="preserve">should be </w:t>
      </w:r>
      <w:r w:rsidR="00462D6D" w:rsidRPr="00E01ECD">
        <w:rPr>
          <w:bCs/>
        </w:rPr>
        <w:t>used</w:t>
      </w:r>
      <w:r w:rsidR="00C0298D" w:rsidRPr="00E01ECD">
        <w:rPr>
          <w:bCs/>
        </w:rPr>
        <w:t>, as performance differs between age and genders</w:t>
      </w:r>
      <w:r w:rsidR="00462D6D" w:rsidRPr="00E01ECD">
        <w:rPr>
          <w:bCs/>
        </w:rPr>
        <w:t>. M</w:t>
      </w:r>
      <w:r w:rsidR="00C33577" w:rsidRPr="00E01ECD">
        <w:rPr>
          <w:bCs/>
        </w:rPr>
        <w:t xml:space="preserve">ice </w:t>
      </w:r>
      <w:r w:rsidR="00462D6D" w:rsidRPr="00E01ECD">
        <w:rPr>
          <w:bCs/>
        </w:rPr>
        <w:t>belonging to</w:t>
      </w:r>
      <w:r w:rsidR="00C33577" w:rsidRPr="00E01ECD">
        <w:rPr>
          <w:bCs/>
        </w:rPr>
        <w:t xml:space="preserve"> the same litter </w:t>
      </w:r>
      <w:r w:rsidR="00462D6D" w:rsidRPr="00E01ECD">
        <w:rPr>
          <w:bCs/>
        </w:rPr>
        <w:t xml:space="preserve">should be </w:t>
      </w:r>
      <w:r w:rsidR="00C33577" w:rsidRPr="00E01ECD">
        <w:rPr>
          <w:bCs/>
        </w:rPr>
        <w:t xml:space="preserve">randomized over the experimental groups. Animals </w:t>
      </w:r>
      <w:r w:rsidR="00CC6054" w:rsidRPr="00E01ECD">
        <w:rPr>
          <w:bCs/>
        </w:rPr>
        <w:t>shoul</w:t>
      </w:r>
      <w:r w:rsidR="001A0AD0" w:rsidRPr="00E01ECD">
        <w:rPr>
          <w:bCs/>
        </w:rPr>
        <w:t xml:space="preserve">d be tested by the same operator, </w:t>
      </w:r>
      <w:r w:rsidR="003C73BD" w:rsidRPr="00E01ECD">
        <w:rPr>
          <w:bCs/>
        </w:rPr>
        <w:t xml:space="preserve">who </w:t>
      </w:r>
      <w:r w:rsidR="001A0AD0" w:rsidRPr="00E01ECD">
        <w:rPr>
          <w:bCs/>
        </w:rPr>
        <w:t xml:space="preserve">is blinded to the experimental groups. </w:t>
      </w:r>
      <w:r w:rsidR="00C33577" w:rsidRPr="00E01ECD">
        <w:rPr>
          <w:bCs/>
        </w:rPr>
        <w:t>T</w:t>
      </w:r>
      <w:r w:rsidR="00D00814" w:rsidRPr="00E01ECD">
        <w:rPr>
          <w:bCs/>
        </w:rPr>
        <w:t>est</w:t>
      </w:r>
      <w:r w:rsidRPr="00E01ECD">
        <w:rPr>
          <w:bCs/>
        </w:rPr>
        <w:t xml:space="preserve">s should be performed </w:t>
      </w:r>
      <w:r w:rsidR="00D00814" w:rsidRPr="00E01ECD">
        <w:rPr>
          <w:bCs/>
        </w:rPr>
        <w:t>on the s</w:t>
      </w:r>
      <w:r w:rsidR="001A0AD0" w:rsidRPr="00E01ECD">
        <w:rPr>
          <w:bCs/>
        </w:rPr>
        <w:t>ame time of day</w:t>
      </w:r>
      <w:r w:rsidR="00D00814" w:rsidRPr="00E01ECD">
        <w:rPr>
          <w:bCs/>
        </w:rPr>
        <w:t xml:space="preserve"> and </w:t>
      </w:r>
      <w:r w:rsidR="001A0AD0" w:rsidRPr="00E01ECD">
        <w:rPr>
          <w:bCs/>
        </w:rPr>
        <w:t>week</w:t>
      </w:r>
      <w:r w:rsidR="00D00814" w:rsidRPr="00E01ECD">
        <w:rPr>
          <w:bCs/>
        </w:rPr>
        <w:t>day</w:t>
      </w:r>
      <w:r w:rsidR="001A0AD0" w:rsidRPr="00E01ECD">
        <w:rPr>
          <w:bCs/>
        </w:rPr>
        <w:t xml:space="preserve">, same room to equalize odors, </w:t>
      </w:r>
      <w:r w:rsidR="0054197E" w:rsidRPr="00E01ECD">
        <w:rPr>
          <w:bCs/>
        </w:rPr>
        <w:t>noises</w:t>
      </w:r>
      <w:r w:rsidR="001A0AD0" w:rsidRPr="00E01ECD">
        <w:rPr>
          <w:bCs/>
        </w:rPr>
        <w:t xml:space="preserve"> etc</w:t>
      </w:r>
      <w:r w:rsidR="000A6A41" w:rsidRPr="00E01ECD">
        <w:rPr>
          <w:bCs/>
        </w:rPr>
        <w:t xml:space="preserve"> </w:t>
      </w:r>
      <w:r w:rsidR="000A6A41" w:rsidRPr="00E01ECD">
        <w:rPr>
          <w:bCs/>
        </w:rPr>
        <w:fldChar w:fldCharType="begin"/>
      </w:r>
      <w:r w:rsidR="005D6DF3">
        <w:rPr>
          <w:bCs/>
        </w:rPr>
        <w:instrText xml:space="preserve"> ADDIN REFMGR.CITE &lt;Refman&gt;&lt;Cite&gt;&lt;Author&gt;Willmann&lt;/Author&gt;&lt;Year&gt;2011&lt;/Year&gt;&lt;RecNum&gt;90&lt;/RecNum&gt;&lt;IDText&gt;Enhancing translation: Guidelines for standard pre-clinical experiments in mdx mice&lt;/IDText&gt;&lt;MDL Ref_Type="Journal"&gt;&lt;Ref_Type&gt;Journal&lt;/Ref_Type&gt;&lt;Ref_ID&gt;90&lt;/Ref_ID&gt;&lt;Title_Primary&gt;Enhancing translation: Guidelines for standard pre-clinical experiments in mdx mice&lt;/Title_Primary&gt;&lt;Authors_Primary&gt;Willmann,R.&lt;/Authors_Primary&gt;&lt;Authors_Primary&gt;De,Luca A.&lt;/Authors_Primary&gt;&lt;Authors_Primary&gt;Benatar,M.&lt;/Authors_Primary&gt;&lt;Authors_Primary&gt;Grounds,M.&lt;/Authors_Primary&gt;&lt;Authors_Primary&gt;Dubach,J.&lt;/Authors_Primary&gt;&lt;Authors_Primary&gt;Raymackers,J.M.&lt;/Authors_Primary&gt;&lt;Authors_Primary&gt;Nagaraju,K.&lt;/Authors_Primary&gt;&lt;Date_Primary&gt;2011/7/5&lt;/Date_Primary&gt;&lt;Keywords&gt;animal model&lt;/Keywords&gt;&lt;Keywords&gt;complications&lt;/Keywords&gt;&lt;Keywords&gt;DEATH&lt;/Keywords&gt;&lt;Keywords&gt;DUCHENNE&lt;/Keywords&gt;&lt;Keywords&gt;duchenne muscular dystrophy&lt;/Keywords&gt;&lt;Keywords&gt;DUCHENNE-MUSCULAR-DYSTROPHY&lt;/Keywords&gt;&lt;Keywords&gt;Dystrophin&lt;/Keywords&gt;&lt;Keywords&gt;dystrophy&lt;/Keywords&gt;&lt;Keywords&gt;mdx&lt;/Keywords&gt;&lt;Keywords&gt;mdx mice&lt;/Keywords&gt;&lt;Keywords&gt;mdx mouse&lt;/Keywords&gt;&lt;Keywords&gt;MDX-MICE&lt;/Keywords&gt;&lt;Keywords&gt;MDX-MOUSE&lt;/Keywords&gt;&lt;Keywords&gt;Mice&lt;/Keywords&gt;&lt;Keywords&gt;MOUSE&lt;/Keywords&gt;&lt;Keywords&gt;MUSCLE&lt;/Keywords&gt;&lt;Keywords&gt;Muscular Dystrophies&lt;/Keywords&gt;&lt;Keywords&gt;muscular dystrophy&lt;/Keywords&gt;&lt;Keywords&gt;MUSCULAR-DYSTROPHY&lt;/Keywords&gt;&lt;Keywords&gt;PROTEIN&lt;/Keywords&gt;&lt;Keywords&gt;Switzerland&lt;/Keywords&gt;&lt;Keywords&gt;therapy&lt;/Keywords&gt;&lt;Reprint&gt;Not in File&lt;/Reprint&gt;&lt;Start_Page&gt;43&lt;/Start_Page&gt;&lt;End_Page&gt;49&lt;/End_Page&gt;&lt;Periodical&gt;Neuromuscul.Disord.&lt;/Periodical&gt;&lt;Volume&gt;1&lt;/Volume&gt;&lt;Misc_3&gt;S0960-8966(11)00135-0 [pii];10.1016/j.nmd.2011.04.012 [doi]&lt;/Misc_3&gt;&lt;Address&gt;Biozentrum, University of Basel, Switzerland&lt;/Address&gt;&lt;Web_URL&gt;PM:21737275&lt;/Web_URL&gt;&lt;ZZ_JournalStdAbbrev&gt;&lt;f name="System"&gt;Neuromuscul.Disord.&lt;/f&gt;&lt;/ZZ_JournalStdAbbrev&gt;&lt;ZZ_WorkformID&gt;1&lt;/ZZ_WorkformID&gt;&lt;/MDL&gt;&lt;/Cite&gt;&lt;/Refman&gt;</w:instrText>
      </w:r>
      <w:r w:rsidR="000A6A41" w:rsidRPr="00E01ECD">
        <w:rPr>
          <w:bCs/>
        </w:rPr>
        <w:fldChar w:fldCharType="separate"/>
      </w:r>
      <w:r w:rsidR="007845E4" w:rsidRPr="007845E4">
        <w:rPr>
          <w:bCs/>
          <w:noProof/>
          <w:vertAlign w:val="superscript"/>
        </w:rPr>
        <w:t>14</w:t>
      </w:r>
      <w:r w:rsidR="000A6A41" w:rsidRPr="00E01ECD">
        <w:rPr>
          <w:bCs/>
        </w:rPr>
        <w:fldChar w:fldCharType="end"/>
      </w:r>
      <w:r w:rsidR="001A0AD0" w:rsidRPr="00E01ECD">
        <w:rPr>
          <w:bCs/>
        </w:rPr>
        <w:t>.</w:t>
      </w:r>
      <w:r w:rsidR="001A0AD0" w:rsidRPr="00E01ECD">
        <w:rPr>
          <w:bCs/>
          <w:lang w:val="en-GB"/>
        </w:rPr>
        <w:t xml:space="preserve"> </w:t>
      </w:r>
      <w:r w:rsidR="006C6AEC" w:rsidRPr="00E01ECD">
        <w:t xml:space="preserve">Large variation between individual mice and time points </w:t>
      </w:r>
      <w:r w:rsidR="006C6AEC">
        <w:t>can be</w:t>
      </w:r>
      <w:r w:rsidR="006C6AEC" w:rsidRPr="00E01ECD">
        <w:t xml:space="preserve"> observed for </w:t>
      </w:r>
      <w:r w:rsidR="006C6AEC">
        <w:t>all</w:t>
      </w:r>
      <w:r w:rsidR="006C6AEC" w:rsidRPr="00E01ECD">
        <w:t xml:space="preserve"> functional tests</w:t>
      </w:r>
      <w:r w:rsidR="006C6AEC">
        <w:t>, therefore 6-8 mice per experimental group should be used</w:t>
      </w:r>
      <w:r w:rsidR="006C6AEC" w:rsidRPr="00E01ECD">
        <w:t>.</w:t>
      </w:r>
      <w:r w:rsidR="006C6AEC">
        <w:t xml:space="preserve"> </w:t>
      </w:r>
      <w:r w:rsidR="007845E4">
        <w:rPr>
          <w:bCs/>
          <w:lang w:val="en-GB"/>
        </w:rPr>
        <w:t xml:space="preserve">Functional test performance can also </w:t>
      </w:r>
      <w:r w:rsidR="0001758B" w:rsidRPr="00E01ECD">
        <w:rPr>
          <w:bCs/>
          <w:lang w:val="en-GB"/>
        </w:rPr>
        <w:t xml:space="preserve">largely </w:t>
      </w:r>
      <w:r w:rsidR="001A2898" w:rsidRPr="00E01ECD">
        <w:rPr>
          <w:bCs/>
          <w:lang w:val="en-GB"/>
        </w:rPr>
        <w:t xml:space="preserve">differ between different </w:t>
      </w:r>
      <w:r w:rsidR="00902283" w:rsidRPr="00E01ECD">
        <w:rPr>
          <w:bCs/>
          <w:lang w:val="en-GB"/>
        </w:rPr>
        <w:t xml:space="preserve">inbred </w:t>
      </w:r>
      <w:r w:rsidR="001A2898" w:rsidRPr="00E01ECD">
        <w:rPr>
          <w:bCs/>
          <w:lang w:val="en-GB"/>
        </w:rPr>
        <w:t xml:space="preserve">wild type strains. </w:t>
      </w:r>
      <w:r w:rsidR="001A2898" w:rsidRPr="00E01ECD">
        <w:rPr>
          <w:bCs/>
        </w:rPr>
        <w:t>Therefore, experimental and control wild type mice should always have corresponding backgrounds</w:t>
      </w:r>
      <w:r w:rsidR="00462D6D" w:rsidRPr="00E01ECD">
        <w:rPr>
          <w:bCs/>
        </w:rPr>
        <w:t xml:space="preserve"> (in case of </w:t>
      </w:r>
      <w:r w:rsidR="00462D6D" w:rsidRPr="00E01ECD">
        <w:rPr>
          <w:bCs/>
          <w:i/>
        </w:rPr>
        <w:t xml:space="preserve">mdx </w:t>
      </w:r>
      <w:r w:rsidR="00462D6D" w:rsidRPr="00E01ECD">
        <w:rPr>
          <w:bCs/>
        </w:rPr>
        <w:t>mice use the C57BL/10ScSnJ wild type strain)</w:t>
      </w:r>
      <w:r w:rsidR="001A2898" w:rsidRPr="00E01ECD">
        <w:rPr>
          <w:bCs/>
        </w:rPr>
        <w:t xml:space="preserve">. </w:t>
      </w:r>
      <w:r w:rsidR="00902283" w:rsidRPr="00E01ECD">
        <w:rPr>
          <w:bCs/>
        </w:rPr>
        <w:t>All data described here ha</w:t>
      </w:r>
      <w:r w:rsidR="0029134C" w:rsidRPr="00E01ECD">
        <w:rPr>
          <w:bCs/>
        </w:rPr>
        <w:t>ve</w:t>
      </w:r>
      <w:r w:rsidR="00902283" w:rsidRPr="00E01ECD">
        <w:rPr>
          <w:bCs/>
        </w:rPr>
        <w:t xml:space="preserve"> been obtained with the C57BL/10ScSnJ wild type strain, which we refer to as wild type from </w:t>
      </w:r>
      <w:r w:rsidR="0029134C" w:rsidRPr="00E01ECD">
        <w:rPr>
          <w:bCs/>
        </w:rPr>
        <w:t>here on</w:t>
      </w:r>
      <w:r w:rsidR="00902283" w:rsidRPr="00E01ECD">
        <w:rPr>
          <w:bCs/>
        </w:rPr>
        <w:t xml:space="preserve">. </w:t>
      </w:r>
      <w:r w:rsidR="0029134C" w:rsidRPr="00E01ECD">
        <w:t xml:space="preserve">The </w:t>
      </w:r>
      <w:r w:rsidR="00B4432F" w:rsidRPr="00E01ECD">
        <w:t>tests</w:t>
      </w:r>
      <w:r w:rsidR="00194924" w:rsidRPr="00E01ECD">
        <w:t xml:space="preserve"> </w:t>
      </w:r>
      <w:r w:rsidR="00B4432F" w:rsidRPr="00E01ECD">
        <w:t xml:space="preserve">described here can be used </w:t>
      </w:r>
      <w:r w:rsidR="00194924" w:rsidRPr="00E01ECD">
        <w:t xml:space="preserve">longitudinally from at least </w:t>
      </w:r>
      <w:r w:rsidR="00CC6054" w:rsidRPr="00E01ECD">
        <w:t>1</w:t>
      </w:r>
      <w:r w:rsidR="00194924" w:rsidRPr="00E01ECD">
        <w:t xml:space="preserve"> to 1</w:t>
      </w:r>
      <w:r w:rsidR="002F3A61">
        <w:t>9</w:t>
      </w:r>
      <w:r w:rsidR="00194924" w:rsidRPr="00E01ECD">
        <w:t xml:space="preserve"> months of age</w:t>
      </w:r>
      <w:r w:rsidR="0029134C" w:rsidRPr="00E01ECD">
        <w:t xml:space="preserve"> in </w:t>
      </w:r>
      <w:r w:rsidR="0029134C" w:rsidRPr="00E01ECD">
        <w:rPr>
          <w:i/>
          <w:iCs/>
        </w:rPr>
        <w:t>mdx</w:t>
      </w:r>
      <w:r w:rsidR="0029134C" w:rsidRPr="00E01ECD">
        <w:t xml:space="preserve"> and wild type mice</w:t>
      </w:r>
      <w:r w:rsidR="00462D6D" w:rsidRPr="00E01ECD">
        <w:t>. Test</w:t>
      </w:r>
      <w:r w:rsidR="00CC6054" w:rsidRPr="00E01ECD">
        <w:t>s</w:t>
      </w:r>
      <w:r w:rsidR="00462D6D" w:rsidRPr="00E01ECD">
        <w:t xml:space="preserve"> should not be repeated more than once week</w:t>
      </w:r>
      <w:r w:rsidR="00CC6054" w:rsidRPr="00E01ECD">
        <w:t>ly</w:t>
      </w:r>
      <w:r w:rsidR="00462D6D" w:rsidRPr="00E01ECD">
        <w:t xml:space="preserve"> to prevent mice from losing interest and willingness to perform the task.</w:t>
      </w:r>
    </w:p>
    <w:p w:rsidR="00BE5F4A" w:rsidRPr="00E01ECD" w:rsidRDefault="005C54D2" w:rsidP="00DA72DE">
      <w:pPr>
        <w:pStyle w:val="NormalWeb"/>
        <w:spacing w:before="0" w:beforeAutospacing="0" w:after="0" w:afterAutospacing="0"/>
        <w:jc w:val="both"/>
        <w:rPr>
          <w:b/>
          <w:bCs/>
        </w:rPr>
      </w:pPr>
      <w:r w:rsidRPr="00CA6730">
        <w:rPr>
          <w:b/>
          <w:bCs/>
          <w:highlight w:val="yellow"/>
        </w:rPr>
        <w:t>1</w:t>
      </w:r>
      <w:r w:rsidR="00B71286" w:rsidRPr="00CA6730">
        <w:rPr>
          <w:b/>
          <w:bCs/>
          <w:highlight w:val="yellow"/>
        </w:rPr>
        <w:t>.</w:t>
      </w:r>
      <w:r w:rsidR="00BE5F4A" w:rsidRPr="00CA6730">
        <w:rPr>
          <w:b/>
          <w:bCs/>
          <w:highlight w:val="yellow"/>
        </w:rPr>
        <w:t xml:space="preserve"> </w:t>
      </w:r>
      <w:r w:rsidR="00E01645" w:rsidRPr="00CA6730">
        <w:rPr>
          <w:b/>
          <w:bCs/>
          <w:highlight w:val="yellow"/>
        </w:rPr>
        <w:t>Forelimb g</w:t>
      </w:r>
      <w:r w:rsidR="001F2156" w:rsidRPr="00CA6730">
        <w:rPr>
          <w:b/>
          <w:bCs/>
          <w:highlight w:val="yellow"/>
        </w:rPr>
        <w:t>rip strength</w:t>
      </w:r>
      <w:r w:rsidR="00E01645" w:rsidRPr="00CA6730">
        <w:rPr>
          <w:b/>
          <w:bCs/>
          <w:highlight w:val="yellow"/>
        </w:rPr>
        <w:t xml:space="preserve"> test</w:t>
      </w:r>
    </w:p>
    <w:p w:rsidR="00A92EB4" w:rsidRPr="00E01ECD" w:rsidRDefault="00A92EB4" w:rsidP="007845E4">
      <w:pPr>
        <w:pStyle w:val="NormalWeb"/>
        <w:spacing w:before="0" w:beforeAutospacing="0" w:after="0" w:afterAutospacing="0"/>
      </w:pPr>
      <w:r w:rsidRPr="00E01ECD">
        <w:t>Use t</w:t>
      </w:r>
      <w:r w:rsidR="004D1E0F" w:rsidRPr="00E01ECD">
        <w:t>h</w:t>
      </w:r>
      <w:r w:rsidR="00DA72DE" w:rsidRPr="00E01ECD">
        <w:t>e</w:t>
      </w:r>
      <w:r w:rsidR="00782734" w:rsidRPr="00E01ECD">
        <w:t xml:space="preserve"> </w:t>
      </w:r>
      <w:r w:rsidR="00DA72DE" w:rsidRPr="00E01ECD">
        <w:t xml:space="preserve">forelimb grip strength test </w:t>
      </w:r>
      <w:r w:rsidR="00194924" w:rsidRPr="00E01ECD">
        <w:t>to</w:t>
      </w:r>
      <w:r w:rsidR="00DA72DE" w:rsidRPr="00E01ECD">
        <w:t xml:space="preserve"> </w:t>
      </w:r>
      <w:r w:rsidR="00782734" w:rsidRPr="00E01ECD">
        <w:t>measure the strength of the forelimbs</w:t>
      </w:r>
      <w:r w:rsidR="00DA72DE" w:rsidRPr="00E01ECD">
        <w:t xml:space="preserve">. The test </w:t>
      </w:r>
      <w:r w:rsidR="00782734" w:rsidRPr="00E01ECD">
        <w:t xml:space="preserve">is based on the tendency of a mouse to </w:t>
      </w:r>
      <w:r w:rsidR="003C73BD" w:rsidRPr="00E01ECD">
        <w:t xml:space="preserve">instinctively </w:t>
      </w:r>
      <w:r w:rsidR="00782734" w:rsidRPr="00E01ECD">
        <w:t>grasp a grid when suspended by the tail</w:t>
      </w:r>
      <w:r w:rsidR="001153F7" w:rsidRPr="00E01ECD">
        <w:t xml:space="preserve"> </w:t>
      </w:r>
      <w:r w:rsidR="001153F7" w:rsidRPr="00E01ECD">
        <w:fldChar w:fldCharType="begin">
          <w:fldData xml:space="preserve">PFJlZm1hbj48Q2l0ZT48QXV0aG9yPkNvbm5vbGx5PC9BdXRob3I+PFllYXI+MjAwMTwvWWVhcj48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</w:fldData>
        </w:fldChar>
      </w:r>
      <w:r w:rsidR="005D6DF3">
        <w:instrText xml:space="preserve"> ADDIN REFMGR.CITE </w:instrText>
      </w:r>
      <w:r w:rsidR="005D6DF3">
        <w:fldChar w:fldCharType="begin">
          <w:fldData xml:space="preserve">PFJlZm1hbj48Q2l0ZT48QXV0aG9yPkNvbm5vbGx5PC9BdXRob3I+PFllYXI+MjAwMTwvWWVhcj48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</w:fldData>
        </w:fldChar>
      </w:r>
      <w:r w:rsidR="005D6DF3">
        <w:instrText xml:space="preserve"> ADDIN EN.CITE.DATA </w:instrText>
      </w:r>
      <w:r w:rsidR="005D6DF3">
        <w:fldChar w:fldCharType="end"/>
      </w:r>
      <w:r w:rsidR="001153F7" w:rsidRPr="00E01ECD">
        <w:fldChar w:fldCharType="separate"/>
      </w:r>
      <w:r w:rsidR="007845E4" w:rsidRPr="007845E4">
        <w:rPr>
          <w:noProof/>
          <w:vertAlign w:val="superscript"/>
        </w:rPr>
        <w:t>15</w:t>
      </w:r>
      <w:r w:rsidR="001153F7" w:rsidRPr="00E01ECD">
        <w:fldChar w:fldCharType="end"/>
      </w:r>
      <w:r w:rsidR="007845E4">
        <w:t xml:space="preserve">, and adapted from </w:t>
      </w:r>
      <w:hyperlink r:id="rId10" w:history="1">
        <w:r w:rsidR="007845E4" w:rsidRPr="0051373D">
          <w:rPr>
            <w:rStyle w:val="Hyperlink"/>
          </w:rPr>
          <w:t>http://www.treat-nmd.eu/downloads/file/sops/dmd/MDX/dmd_m.2.2_00</w:t>
        </w:r>
      </w:hyperlink>
      <w:r w:rsidR="007845E4" w:rsidRPr="007845E4">
        <w:t>1.pdf</w:t>
      </w:r>
      <w:r w:rsidR="007845E4">
        <w:t xml:space="preserve"> </w:t>
      </w:r>
      <w:r w:rsidR="00424F98">
        <w:t>)</w:t>
      </w:r>
      <w:r w:rsidR="00782734" w:rsidRPr="00E01ECD">
        <w:t xml:space="preserve">. </w:t>
      </w:r>
    </w:p>
    <w:p w:rsidR="00A92EB4" w:rsidRPr="00E01ECD" w:rsidRDefault="00A92EB4" w:rsidP="00704EF0">
      <w:pPr>
        <w:pStyle w:val="NormalWeb"/>
        <w:spacing w:before="0" w:beforeAutospacing="0" w:after="0" w:afterAutospacing="0"/>
        <w:jc w:val="both"/>
      </w:pPr>
    </w:p>
    <w:p w:rsidR="00902283" w:rsidRPr="00E01ECD" w:rsidRDefault="00A92EB4" w:rsidP="00902283">
      <w:pPr>
        <w:pStyle w:val="NormalWeb"/>
        <w:spacing w:before="0" w:beforeAutospacing="0" w:after="0" w:afterAutospacing="0"/>
        <w:jc w:val="both"/>
      </w:pPr>
      <w:r w:rsidRPr="00754E72">
        <w:rPr>
          <w:highlight w:val="yellow"/>
        </w:rPr>
        <w:t>1.1.) Apparatus set-up: Attach a grid</w:t>
      </w:r>
      <w:r w:rsidR="00782734" w:rsidRPr="00754E72">
        <w:rPr>
          <w:highlight w:val="yellow"/>
        </w:rPr>
        <w:t xml:space="preserve"> to a force transducer</w:t>
      </w:r>
      <w:r w:rsidR="003C73BD" w:rsidRPr="00754E72">
        <w:rPr>
          <w:highlight w:val="yellow"/>
        </w:rPr>
        <w:t>,</w:t>
      </w:r>
      <w:r w:rsidR="00A01FC8" w:rsidRPr="00754E72">
        <w:rPr>
          <w:highlight w:val="yellow"/>
        </w:rPr>
        <w:t xml:space="preserve"> </w:t>
      </w:r>
      <w:r w:rsidR="00782734" w:rsidRPr="00754E72">
        <w:rPr>
          <w:highlight w:val="yellow"/>
        </w:rPr>
        <w:t>which measu</w:t>
      </w:r>
      <w:r w:rsidR="00A01FC8" w:rsidRPr="00754E72">
        <w:rPr>
          <w:highlight w:val="yellow"/>
        </w:rPr>
        <w:t xml:space="preserve">res the </w:t>
      </w:r>
      <w:r w:rsidR="00AF7222" w:rsidRPr="00754E72">
        <w:rPr>
          <w:highlight w:val="yellow"/>
        </w:rPr>
        <w:t xml:space="preserve">maximum </w:t>
      </w:r>
      <w:r w:rsidR="00A01FC8" w:rsidRPr="00754E72">
        <w:rPr>
          <w:highlight w:val="yellow"/>
        </w:rPr>
        <w:t xml:space="preserve">force applied </w:t>
      </w:r>
      <w:r w:rsidR="004A4792" w:rsidRPr="00754E72">
        <w:rPr>
          <w:highlight w:val="yellow"/>
        </w:rPr>
        <w:t xml:space="preserve">by the mouse </w:t>
      </w:r>
      <w:r w:rsidR="00A01FC8" w:rsidRPr="00754E72">
        <w:rPr>
          <w:highlight w:val="yellow"/>
        </w:rPr>
        <w:t xml:space="preserve">on the grid during the pull. </w:t>
      </w:r>
      <w:r w:rsidR="00902283" w:rsidRPr="00754E72">
        <w:rPr>
          <w:highlight w:val="yellow"/>
        </w:rPr>
        <w:t xml:space="preserve">Make sure the setting is on Peak tension node (T-PK) for pulling. The units of force can be adjusted in either ounces-of-force, grams-of-force, pounds-of-force, kilograms-of-force or Newtons. </w:t>
      </w:r>
    </w:p>
    <w:p w:rsidR="00A92EB4" w:rsidRPr="00E01ECD" w:rsidRDefault="00A92EB4" w:rsidP="00704EF0">
      <w:pPr>
        <w:pStyle w:val="NormalWeb"/>
        <w:spacing w:before="0" w:beforeAutospacing="0" w:after="0" w:afterAutospacing="0"/>
        <w:jc w:val="both"/>
      </w:pPr>
      <w:r w:rsidRPr="00E01ECD">
        <w:rPr>
          <w:b/>
        </w:rPr>
        <w:t>Note:</w:t>
      </w:r>
      <w:r w:rsidRPr="00E01ECD">
        <w:t xml:space="preserve"> </w:t>
      </w:r>
      <w:r w:rsidR="002B2A3F" w:rsidRPr="002B2A3F">
        <w:t>We prefer to work with grams as unit of values.</w:t>
      </w:r>
      <w:r w:rsidR="002B2A3F" w:rsidRPr="002B2A3F">
        <w:t xml:space="preserve"> </w:t>
      </w:r>
      <w:r w:rsidR="001A0AD0" w:rsidRPr="002B2A3F">
        <w:t>Multiple</w:t>
      </w:r>
      <w:r w:rsidR="001A0AD0" w:rsidRPr="00E01ECD">
        <w:t xml:space="preserve"> meters are commercially available, but only </w:t>
      </w:r>
      <w:r w:rsidR="00720B21" w:rsidRPr="00E01ECD">
        <w:t xml:space="preserve">axial </w:t>
      </w:r>
      <w:r w:rsidR="001A0AD0" w:rsidRPr="00E01ECD">
        <w:t xml:space="preserve">transducers </w:t>
      </w:r>
      <w:r w:rsidR="00720B21" w:rsidRPr="00E01ECD">
        <w:t xml:space="preserve">give reliable outcomes as lever-type </w:t>
      </w:r>
      <w:r w:rsidR="001A0AD0" w:rsidRPr="00E01ECD">
        <w:t xml:space="preserve">force transducers </w:t>
      </w:r>
      <w:r w:rsidR="00720B21" w:rsidRPr="00E01ECD">
        <w:t xml:space="preserve">are negatively influenced by the physical laws of the lever effect. </w:t>
      </w:r>
      <w:r w:rsidR="00262822" w:rsidRPr="00E01ECD">
        <w:t xml:space="preserve">Either a non-flexible grid or triangle can be used with bars that are 1-2 mm in diameter. </w:t>
      </w:r>
    </w:p>
    <w:p w:rsidR="00A92EB4" w:rsidRPr="00E01ECD" w:rsidRDefault="00A92EB4" w:rsidP="00704EF0">
      <w:pPr>
        <w:pStyle w:val="NormalWeb"/>
        <w:spacing w:before="0" w:beforeAutospacing="0" w:after="0" w:afterAutospacing="0"/>
        <w:jc w:val="both"/>
      </w:pPr>
    </w:p>
    <w:p w:rsidR="00782734" w:rsidRPr="00E01ECD" w:rsidRDefault="00A92EB4" w:rsidP="0029134C">
      <w:pPr>
        <w:pStyle w:val="NormalWeb"/>
        <w:spacing w:before="0" w:beforeAutospacing="0" w:after="0" w:afterAutospacing="0"/>
        <w:jc w:val="both"/>
      </w:pPr>
      <w:r w:rsidRPr="00E01ECD">
        <w:t>1.2</w:t>
      </w:r>
      <w:r w:rsidR="00233285" w:rsidRPr="00E01ECD">
        <w:t xml:space="preserve">) </w:t>
      </w:r>
      <w:r w:rsidR="00782734" w:rsidRPr="00E01ECD">
        <w:t>Prior to the test</w:t>
      </w:r>
      <w:r w:rsidR="004A4792" w:rsidRPr="00E01ECD">
        <w:t>,</w:t>
      </w:r>
      <w:r w:rsidR="00782734" w:rsidRPr="00E01ECD">
        <w:t xml:space="preserve"> </w:t>
      </w:r>
      <w:r w:rsidR="0029134C" w:rsidRPr="00E01ECD">
        <w:t xml:space="preserve">assess </w:t>
      </w:r>
      <w:r w:rsidR="00782734" w:rsidRPr="00E01ECD">
        <w:t>the body</w:t>
      </w:r>
      <w:r w:rsidR="005B10FE" w:rsidRPr="00E01ECD">
        <w:t xml:space="preserve"> weight of the mouse</w:t>
      </w:r>
      <w:r w:rsidR="00425324" w:rsidRPr="00E01ECD">
        <w:t xml:space="preserve">, to allow normalization for </w:t>
      </w:r>
      <w:r w:rsidR="00425324" w:rsidRPr="00E01ECD">
        <w:rPr>
          <w:lang w:val="en-GB" w:eastAsia="en-GB"/>
        </w:rPr>
        <w:t>body weight</w:t>
      </w:r>
      <w:r w:rsidR="00782734" w:rsidRPr="00E01ECD">
        <w:t xml:space="preserve">. </w:t>
      </w:r>
    </w:p>
    <w:p w:rsidR="00A92EB4" w:rsidRPr="00E01ECD" w:rsidRDefault="00A92EB4" w:rsidP="00704EF0">
      <w:pPr>
        <w:pStyle w:val="NormalWeb"/>
        <w:spacing w:before="0" w:beforeAutospacing="0" w:after="0" w:afterAutospacing="0"/>
        <w:jc w:val="both"/>
      </w:pPr>
    </w:p>
    <w:p w:rsidR="00A92EB4" w:rsidRPr="00E01ECD" w:rsidRDefault="00F16E58" w:rsidP="00704EF0">
      <w:pPr>
        <w:pStyle w:val="NormalWeb"/>
        <w:spacing w:before="0" w:beforeAutospacing="0" w:after="0" w:afterAutospacing="0"/>
        <w:jc w:val="both"/>
      </w:pPr>
      <w:r w:rsidRPr="00754E72">
        <w:rPr>
          <w:highlight w:val="yellow"/>
        </w:rPr>
        <w:t>1.3</w:t>
      </w:r>
      <w:r w:rsidR="00233285" w:rsidRPr="00754E72">
        <w:rPr>
          <w:highlight w:val="yellow"/>
        </w:rPr>
        <w:t xml:space="preserve">) </w:t>
      </w:r>
      <w:r w:rsidR="00D05F5A" w:rsidRPr="00754E72">
        <w:rPr>
          <w:highlight w:val="yellow"/>
        </w:rPr>
        <w:t xml:space="preserve">Use grams as unit of values. </w:t>
      </w:r>
      <w:r w:rsidR="00A01FC8" w:rsidRPr="00754E72">
        <w:rPr>
          <w:highlight w:val="yellow"/>
        </w:rPr>
        <w:t>Reset the meter</w:t>
      </w:r>
      <w:r w:rsidR="00425324" w:rsidRPr="00754E72">
        <w:rPr>
          <w:highlight w:val="yellow"/>
        </w:rPr>
        <w:t xml:space="preserve"> at the start of each recording</w:t>
      </w:r>
      <w:r w:rsidR="00A01FC8" w:rsidRPr="00754E72">
        <w:rPr>
          <w:highlight w:val="yellow"/>
        </w:rPr>
        <w:t>.</w:t>
      </w:r>
      <w:r w:rsidR="00A01FC8" w:rsidRPr="00E01ECD">
        <w:t xml:space="preserve"> </w:t>
      </w:r>
    </w:p>
    <w:p w:rsidR="00A92EB4" w:rsidRPr="00E01ECD" w:rsidRDefault="00A92EB4" w:rsidP="00704EF0">
      <w:pPr>
        <w:pStyle w:val="NormalWeb"/>
        <w:spacing w:before="0" w:beforeAutospacing="0" w:after="0" w:afterAutospacing="0"/>
        <w:jc w:val="both"/>
      </w:pPr>
    </w:p>
    <w:p w:rsidR="005B10FE" w:rsidRPr="00754E72" w:rsidRDefault="00F16E58" w:rsidP="00704EF0">
      <w:pPr>
        <w:pStyle w:val="NormalWeb"/>
        <w:spacing w:before="0" w:beforeAutospacing="0" w:after="0" w:afterAutospacing="0"/>
        <w:jc w:val="both"/>
        <w:rPr>
          <w:highlight w:val="yellow"/>
        </w:rPr>
      </w:pPr>
      <w:r w:rsidRPr="00754E72">
        <w:rPr>
          <w:highlight w:val="yellow"/>
        </w:rPr>
        <w:t>1.4</w:t>
      </w:r>
      <w:r w:rsidR="00233285" w:rsidRPr="00754E72">
        <w:rPr>
          <w:highlight w:val="yellow"/>
        </w:rPr>
        <w:t xml:space="preserve">) </w:t>
      </w:r>
      <w:r w:rsidR="00A01FC8" w:rsidRPr="00754E72">
        <w:rPr>
          <w:highlight w:val="yellow"/>
        </w:rPr>
        <w:t xml:space="preserve">Remove the mouse from its cage </w:t>
      </w:r>
      <w:r w:rsidR="005B10FE" w:rsidRPr="00754E72">
        <w:rPr>
          <w:highlight w:val="yellow"/>
        </w:rPr>
        <w:t>by grabbing the tail and moving</w:t>
      </w:r>
      <w:r w:rsidR="00D05F5A" w:rsidRPr="00754E72">
        <w:rPr>
          <w:highlight w:val="yellow"/>
        </w:rPr>
        <w:t xml:space="preserve"> it horizontally towards the grid.</w:t>
      </w:r>
    </w:p>
    <w:p w:rsidR="00A92EB4" w:rsidRPr="00754E72" w:rsidRDefault="00A92EB4" w:rsidP="00704EF0">
      <w:pPr>
        <w:pStyle w:val="NormalWeb"/>
        <w:spacing w:before="0" w:beforeAutospacing="0" w:after="0" w:afterAutospacing="0"/>
        <w:jc w:val="both"/>
        <w:rPr>
          <w:highlight w:val="yellow"/>
        </w:rPr>
      </w:pPr>
    </w:p>
    <w:p w:rsidR="005B10FE" w:rsidRPr="00754E72" w:rsidRDefault="00F16E58" w:rsidP="00704EF0">
      <w:pPr>
        <w:pStyle w:val="NormalWeb"/>
        <w:spacing w:before="0" w:beforeAutospacing="0" w:after="0" w:afterAutospacing="0"/>
        <w:jc w:val="both"/>
        <w:rPr>
          <w:highlight w:val="yellow"/>
        </w:rPr>
      </w:pPr>
      <w:r w:rsidRPr="00754E72">
        <w:rPr>
          <w:highlight w:val="yellow"/>
        </w:rPr>
        <w:t>1.5</w:t>
      </w:r>
      <w:r w:rsidR="00233285" w:rsidRPr="00754E72">
        <w:rPr>
          <w:highlight w:val="yellow"/>
        </w:rPr>
        <w:t xml:space="preserve">) </w:t>
      </w:r>
      <w:r w:rsidR="00D05F5A" w:rsidRPr="00754E72">
        <w:rPr>
          <w:highlight w:val="yellow"/>
        </w:rPr>
        <w:t xml:space="preserve">Check that the mouse grasps the grid </w:t>
      </w:r>
      <w:r w:rsidR="00AA2DFC" w:rsidRPr="00754E72">
        <w:rPr>
          <w:highlight w:val="yellow"/>
        </w:rPr>
        <w:t xml:space="preserve">tightly </w:t>
      </w:r>
      <w:r w:rsidR="00D05F5A" w:rsidRPr="00754E72">
        <w:rPr>
          <w:highlight w:val="yellow"/>
        </w:rPr>
        <w:t xml:space="preserve">with both </w:t>
      </w:r>
      <w:r w:rsidR="004A4792" w:rsidRPr="00754E72">
        <w:rPr>
          <w:highlight w:val="yellow"/>
        </w:rPr>
        <w:t>fore</w:t>
      </w:r>
      <w:r w:rsidR="00F13623" w:rsidRPr="00754E72">
        <w:rPr>
          <w:highlight w:val="yellow"/>
        </w:rPr>
        <w:t>paws</w:t>
      </w:r>
      <w:r w:rsidR="00D05F5A" w:rsidRPr="00754E72">
        <w:rPr>
          <w:highlight w:val="yellow"/>
        </w:rPr>
        <w:t>.</w:t>
      </w:r>
    </w:p>
    <w:p w:rsidR="00A92EB4" w:rsidRPr="00754E72" w:rsidRDefault="00A92EB4" w:rsidP="00704EF0">
      <w:pPr>
        <w:pStyle w:val="NormalWeb"/>
        <w:spacing w:before="0" w:beforeAutospacing="0" w:after="0" w:afterAutospacing="0"/>
        <w:jc w:val="both"/>
        <w:rPr>
          <w:highlight w:val="yellow"/>
        </w:rPr>
      </w:pPr>
    </w:p>
    <w:p w:rsidR="00A92EB4" w:rsidRPr="00754E72" w:rsidRDefault="00F16E58" w:rsidP="00A92EB4">
      <w:pPr>
        <w:pStyle w:val="NormalWeb"/>
        <w:spacing w:before="0" w:beforeAutospacing="0" w:after="0" w:afterAutospacing="0"/>
        <w:jc w:val="both"/>
        <w:rPr>
          <w:highlight w:val="yellow"/>
        </w:rPr>
      </w:pPr>
      <w:r w:rsidRPr="00754E72">
        <w:rPr>
          <w:highlight w:val="yellow"/>
        </w:rPr>
        <w:t>1.6</w:t>
      </w:r>
      <w:r w:rsidR="00233285" w:rsidRPr="00754E72">
        <w:rPr>
          <w:highlight w:val="yellow"/>
        </w:rPr>
        <w:t xml:space="preserve">) </w:t>
      </w:r>
      <w:r w:rsidR="00D05F5A" w:rsidRPr="00754E72">
        <w:rPr>
          <w:highlight w:val="yellow"/>
        </w:rPr>
        <w:t>Pull the mouse away from the grid so that its grasp is broken</w:t>
      </w:r>
      <w:r w:rsidR="00AA2DFC" w:rsidRPr="00754E72">
        <w:rPr>
          <w:highlight w:val="yellow"/>
        </w:rPr>
        <w:t>; the highest force applied to the grid will be shown on the transducer’s display</w:t>
      </w:r>
      <w:r w:rsidR="003C73BD" w:rsidRPr="00754E72">
        <w:rPr>
          <w:highlight w:val="yellow"/>
        </w:rPr>
        <w:t>,</w:t>
      </w:r>
      <w:r w:rsidR="00AA2DFC" w:rsidRPr="00754E72">
        <w:rPr>
          <w:highlight w:val="yellow"/>
        </w:rPr>
        <w:t xml:space="preserve"> which can be either manually </w:t>
      </w:r>
      <w:r w:rsidR="008307CE" w:rsidRPr="00754E72">
        <w:rPr>
          <w:highlight w:val="yellow"/>
        </w:rPr>
        <w:t xml:space="preserve">or automatically </w:t>
      </w:r>
      <w:r w:rsidR="00F13623" w:rsidRPr="00754E72">
        <w:rPr>
          <w:highlight w:val="yellow"/>
        </w:rPr>
        <w:t>recorded</w:t>
      </w:r>
      <w:r w:rsidR="00D05F5A" w:rsidRPr="00754E72">
        <w:rPr>
          <w:highlight w:val="yellow"/>
        </w:rPr>
        <w:t>.</w:t>
      </w:r>
      <w:r w:rsidR="00262822" w:rsidRPr="00754E72">
        <w:rPr>
          <w:highlight w:val="yellow"/>
        </w:rPr>
        <w:t xml:space="preserve"> </w:t>
      </w:r>
    </w:p>
    <w:p w:rsidR="005B10FE" w:rsidRPr="00754E72" w:rsidRDefault="005B10FE" w:rsidP="00704EF0">
      <w:pPr>
        <w:pStyle w:val="NormalWeb"/>
        <w:spacing w:before="0" w:beforeAutospacing="0" w:after="0" w:afterAutospacing="0"/>
        <w:jc w:val="both"/>
        <w:rPr>
          <w:highlight w:val="yellow"/>
        </w:rPr>
      </w:pPr>
    </w:p>
    <w:p w:rsidR="005B10FE" w:rsidRPr="00754E72" w:rsidRDefault="00F16E58" w:rsidP="00704EF0">
      <w:pPr>
        <w:pStyle w:val="NormalWeb"/>
        <w:spacing w:before="0" w:beforeAutospacing="0" w:after="0" w:afterAutospacing="0"/>
        <w:jc w:val="both"/>
        <w:rPr>
          <w:highlight w:val="yellow"/>
        </w:rPr>
      </w:pPr>
      <w:r w:rsidRPr="00754E72">
        <w:rPr>
          <w:highlight w:val="yellow"/>
        </w:rPr>
        <w:t>1.7</w:t>
      </w:r>
      <w:r w:rsidR="00233285" w:rsidRPr="00754E72">
        <w:rPr>
          <w:highlight w:val="yellow"/>
        </w:rPr>
        <w:t xml:space="preserve">) </w:t>
      </w:r>
      <w:r w:rsidR="00262822" w:rsidRPr="00754E72">
        <w:rPr>
          <w:highlight w:val="yellow"/>
        </w:rPr>
        <w:t xml:space="preserve">Only </w:t>
      </w:r>
      <w:r w:rsidR="00E11D57" w:rsidRPr="00754E72">
        <w:rPr>
          <w:highlight w:val="yellow"/>
        </w:rPr>
        <w:t xml:space="preserve">take </w:t>
      </w:r>
      <w:r w:rsidR="00262822" w:rsidRPr="00754E72">
        <w:rPr>
          <w:highlight w:val="yellow"/>
        </w:rPr>
        <w:t>pulls in</w:t>
      </w:r>
      <w:r w:rsidR="00E11D57" w:rsidRPr="00754E72">
        <w:rPr>
          <w:highlight w:val="yellow"/>
        </w:rPr>
        <w:t>to account in</w:t>
      </w:r>
      <w:r w:rsidR="00262822" w:rsidRPr="00754E72">
        <w:rPr>
          <w:highlight w:val="yellow"/>
        </w:rPr>
        <w:t xml:space="preserve"> which the mouse show</w:t>
      </w:r>
      <w:r w:rsidR="00AF40D9" w:rsidRPr="00754E72">
        <w:rPr>
          <w:highlight w:val="yellow"/>
        </w:rPr>
        <w:t>s</w:t>
      </w:r>
      <w:r w:rsidR="00262822" w:rsidRPr="00754E72">
        <w:rPr>
          <w:highlight w:val="yellow"/>
        </w:rPr>
        <w:t xml:space="preserve"> resistance to the experimenter. </w:t>
      </w:r>
      <w:r w:rsidR="00E11D57" w:rsidRPr="00754E72">
        <w:rPr>
          <w:highlight w:val="yellow"/>
        </w:rPr>
        <w:t>Reject m</w:t>
      </w:r>
      <w:r w:rsidR="00262822" w:rsidRPr="00754E72">
        <w:rPr>
          <w:highlight w:val="yellow"/>
        </w:rPr>
        <w:t xml:space="preserve">easures in which only one </w:t>
      </w:r>
      <w:r w:rsidR="004A4792" w:rsidRPr="00754E72">
        <w:rPr>
          <w:highlight w:val="yellow"/>
        </w:rPr>
        <w:t>forepaw</w:t>
      </w:r>
      <w:r w:rsidR="00262822" w:rsidRPr="00754E72">
        <w:rPr>
          <w:highlight w:val="yellow"/>
        </w:rPr>
        <w:t>, or the hindlimbs were used and in which the mouse turned during the pull</w:t>
      </w:r>
      <w:r w:rsidR="005B10FE" w:rsidRPr="00754E72">
        <w:rPr>
          <w:highlight w:val="yellow"/>
        </w:rPr>
        <w:t>.</w:t>
      </w:r>
    </w:p>
    <w:p w:rsidR="00A92EB4" w:rsidRPr="00754E72" w:rsidRDefault="00A92EB4" w:rsidP="00704EF0">
      <w:pPr>
        <w:pStyle w:val="NormalWeb"/>
        <w:spacing w:before="0" w:beforeAutospacing="0" w:after="0" w:afterAutospacing="0"/>
        <w:jc w:val="both"/>
        <w:rPr>
          <w:highlight w:val="yellow"/>
        </w:rPr>
      </w:pPr>
    </w:p>
    <w:p w:rsidR="005B10FE" w:rsidRPr="00E01ECD" w:rsidRDefault="00F16E58" w:rsidP="00704EF0">
      <w:pPr>
        <w:pStyle w:val="NormalWeb"/>
        <w:spacing w:before="0" w:beforeAutospacing="0" w:after="0" w:afterAutospacing="0"/>
        <w:jc w:val="both"/>
      </w:pPr>
      <w:r w:rsidRPr="00754E72">
        <w:rPr>
          <w:highlight w:val="yellow"/>
        </w:rPr>
        <w:t>1.8</w:t>
      </w:r>
      <w:r w:rsidR="00233285" w:rsidRPr="00754E72">
        <w:rPr>
          <w:highlight w:val="yellow"/>
        </w:rPr>
        <w:t xml:space="preserve">) </w:t>
      </w:r>
      <w:r w:rsidR="00AA2DFC" w:rsidRPr="00754E72">
        <w:rPr>
          <w:highlight w:val="yellow"/>
        </w:rPr>
        <w:t>Let</w:t>
      </w:r>
      <w:r w:rsidR="00812215" w:rsidRPr="00754E72">
        <w:rPr>
          <w:highlight w:val="yellow"/>
        </w:rPr>
        <w:t xml:space="preserve"> </w:t>
      </w:r>
      <w:r w:rsidR="00AA2DFC" w:rsidRPr="00754E72">
        <w:rPr>
          <w:highlight w:val="yellow"/>
        </w:rPr>
        <w:t xml:space="preserve">the mouse </w:t>
      </w:r>
      <w:r w:rsidR="00812215" w:rsidRPr="00754E72">
        <w:rPr>
          <w:highlight w:val="yellow"/>
        </w:rPr>
        <w:t xml:space="preserve">pull the bar </w:t>
      </w:r>
      <w:r w:rsidR="00F13623" w:rsidRPr="00754E72">
        <w:rPr>
          <w:highlight w:val="yellow"/>
        </w:rPr>
        <w:t>three</w:t>
      </w:r>
      <w:r w:rsidR="00812215" w:rsidRPr="00754E72">
        <w:rPr>
          <w:highlight w:val="yellow"/>
        </w:rPr>
        <w:t xml:space="preserve"> times in a row and then </w:t>
      </w:r>
      <w:r w:rsidR="00AA2DFC" w:rsidRPr="00754E72">
        <w:rPr>
          <w:highlight w:val="yellow"/>
        </w:rPr>
        <w:t>return</w:t>
      </w:r>
      <w:r w:rsidR="00812215" w:rsidRPr="00754E72">
        <w:rPr>
          <w:highlight w:val="yellow"/>
        </w:rPr>
        <w:t xml:space="preserve"> </w:t>
      </w:r>
      <w:r w:rsidR="00AA2DFC" w:rsidRPr="00754E72">
        <w:rPr>
          <w:highlight w:val="yellow"/>
        </w:rPr>
        <w:t xml:space="preserve">it </w:t>
      </w:r>
      <w:r w:rsidR="00812215" w:rsidRPr="00754E72">
        <w:rPr>
          <w:highlight w:val="yellow"/>
        </w:rPr>
        <w:t xml:space="preserve">in the cage for a resting period of at least one minute. </w:t>
      </w:r>
      <w:r w:rsidR="003244A9" w:rsidRPr="00754E72">
        <w:rPr>
          <w:b/>
          <w:highlight w:val="yellow"/>
        </w:rPr>
        <w:t>Note:</w:t>
      </w:r>
      <w:r w:rsidR="003244A9" w:rsidRPr="00754E72">
        <w:rPr>
          <w:highlight w:val="yellow"/>
        </w:rPr>
        <w:t xml:space="preserve"> Between series of pulls a resting period is necessary for the mouse to recover and avoid habit formation.</w:t>
      </w:r>
    </w:p>
    <w:p w:rsidR="00A92EB4" w:rsidRPr="00E01ECD" w:rsidRDefault="00A92EB4" w:rsidP="00704EF0">
      <w:pPr>
        <w:pStyle w:val="NormalWeb"/>
        <w:spacing w:before="0" w:beforeAutospacing="0" w:after="0" w:afterAutospacing="0"/>
        <w:jc w:val="both"/>
      </w:pPr>
    </w:p>
    <w:p w:rsidR="00A92EB4" w:rsidRPr="00216EBA" w:rsidRDefault="00F16E58" w:rsidP="00704EF0">
      <w:pPr>
        <w:pStyle w:val="NormalWeb"/>
        <w:spacing w:before="0" w:beforeAutospacing="0" w:after="0" w:afterAutospacing="0"/>
        <w:jc w:val="both"/>
        <w:rPr>
          <w:b/>
        </w:rPr>
      </w:pPr>
      <w:r w:rsidRPr="00754E72">
        <w:rPr>
          <w:highlight w:val="yellow"/>
        </w:rPr>
        <w:t>1.9</w:t>
      </w:r>
      <w:r w:rsidR="00233285" w:rsidRPr="00754E72">
        <w:rPr>
          <w:highlight w:val="yellow"/>
        </w:rPr>
        <w:t xml:space="preserve">) </w:t>
      </w:r>
      <w:r w:rsidR="00812215" w:rsidRPr="00754E72">
        <w:rPr>
          <w:highlight w:val="yellow"/>
        </w:rPr>
        <w:t xml:space="preserve">Then </w:t>
      </w:r>
      <w:r w:rsidR="00F13623" w:rsidRPr="00754E72">
        <w:rPr>
          <w:highlight w:val="yellow"/>
        </w:rPr>
        <w:t xml:space="preserve">let the mouse perform </w:t>
      </w:r>
      <w:r w:rsidR="00613686" w:rsidRPr="00754E72">
        <w:rPr>
          <w:highlight w:val="yellow"/>
        </w:rPr>
        <w:t xml:space="preserve">four series of </w:t>
      </w:r>
      <w:r w:rsidR="008307CE" w:rsidRPr="00754E72">
        <w:rPr>
          <w:highlight w:val="yellow"/>
        </w:rPr>
        <w:t>pulls</w:t>
      </w:r>
      <w:r w:rsidR="00812215" w:rsidRPr="00754E72">
        <w:rPr>
          <w:highlight w:val="yellow"/>
        </w:rPr>
        <w:t xml:space="preserve">, </w:t>
      </w:r>
      <w:r w:rsidR="00613686" w:rsidRPr="00754E72">
        <w:rPr>
          <w:highlight w:val="yellow"/>
        </w:rPr>
        <w:t xml:space="preserve">each </w:t>
      </w:r>
      <w:r w:rsidR="00812215" w:rsidRPr="00754E72">
        <w:rPr>
          <w:highlight w:val="yellow"/>
        </w:rPr>
        <w:t xml:space="preserve">followed by a short resting period. </w:t>
      </w:r>
      <w:r w:rsidR="00E01ECD" w:rsidRPr="00754E72">
        <w:rPr>
          <w:highlight w:val="yellow"/>
        </w:rPr>
        <w:t xml:space="preserve">In this way the mouse has pulled a total of 15 times </w:t>
      </w:r>
      <w:r w:rsidR="00812215" w:rsidRPr="00754E72">
        <w:rPr>
          <w:highlight w:val="yellow"/>
        </w:rPr>
        <w:t>(3 pulls x 5 times = 15 pulls).</w:t>
      </w:r>
      <w:r w:rsidR="00812215" w:rsidRPr="00E01ECD">
        <w:t xml:space="preserve"> </w:t>
      </w:r>
    </w:p>
    <w:p w:rsidR="00A92EB4" w:rsidRPr="00E01ECD" w:rsidRDefault="00A92EB4" w:rsidP="00704EF0">
      <w:pPr>
        <w:pStyle w:val="NormalWeb"/>
        <w:spacing w:before="0" w:beforeAutospacing="0" w:after="0" w:afterAutospacing="0"/>
        <w:jc w:val="both"/>
      </w:pPr>
    </w:p>
    <w:p w:rsidR="00A92EB4" w:rsidRPr="00E01ECD" w:rsidRDefault="00F16E58" w:rsidP="00704EF0">
      <w:pPr>
        <w:pStyle w:val="NormalWeb"/>
        <w:spacing w:before="0" w:beforeAutospacing="0" w:after="0" w:afterAutospacing="0"/>
        <w:jc w:val="both"/>
      </w:pPr>
      <w:r w:rsidRPr="00E01ECD">
        <w:t>1.10</w:t>
      </w:r>
      <w:r w:rsidR="00233285" w:rsidRPr="00E01ECD">
        <w:t xml:space="preserve">) </w:t>
      </w:r>
      <w:r w:rsidR="00435091" w:rsidRPr="00E01ECD">
        <w:t>Determine the maximum g</w:t>
      </w:r>
      <w:r w:rsidR="00AF170D" w:rsidRPr="00E01ECD">
        <w:t xml:space="preserve">rip strength </w:t>
      </w:r>
      <w:r w:rsidRPr="00E01ECD">
        <w:t xml:space="preserve">and normalize </w:t>
      </w:r>
      <w:r w:rsidR="00AF170D" w:rsidRPr="00E01ECD">
        <w:t>for</w:t>
      </w:r>
      <w:r w:rsidR="00435091" w:rsidRPr="00E01ECD">
        <w:t xml:space="preserve"> body</w:t>
      </w:r>
      <w:r w:rsidR="008307CE" w:rsidRPr="00E01ECD">
        <w:t xml:space="preserve"> </w:t>
      </w:r>
      <w:r w:rsidR="00435091" w:rsidRPr="00E01ECD">
        <w:t xml:space="preserve">weight </w:t>
      </w:r>
      <w:r w:rsidRPr="00E01ECD">
        <w:t xml:space="preserve">by taking </w:t>
      </w:r>
      <w:r w:rsidR="00435091" w:rsidRPr="00E01ECD">
        <w:t xml:space="preserve">the average of the three highest values </w:t>
      </w:r>
      <w:r w:rsidR="008307CE" w:rsidRPr="00E01ECD">
        <w:t>out of the 15 values collected</w:t>
      </w:r>
      <w:r w:rsidR="00435091" w:rsidRPr="00E01ECD">
        <w:t>.</w:t>
      </w:r>
    </w:p>
    <w:p w:rsidR="00A92EB4" w:rsidRPr="00E01ECD" w:rsidRDefault="00A92EB4" w:rsidP="00704EF0">
      <w:pPr>
        <w:pStyle w:val="NormalWeb"/>
        <w:spacing w:before="0" w:beforeAutospacing="0" w:after="0" w:afterAutospacing="0"/>
        <w:jc w:val="both"/>
      </w:pPr>
    </w:p>
    <w:p w:rsidR="00435091" w:rsidRPr="00E01ECD" w:rsidRDefault="00F16E58" w:rsidP="0029134C">
      <w:pPr>
        <w:pStyle w:val="NormalWeb"/>
        <w:spacing w:before="0" w:beforeAutospacing="0" w:after="0" w:afterAutospacing="0"/>
        <w:jc w:val="both"/>
      </w:pPr>
      <w:r w:rsidRPr="00E01ECD">
        <w:t>1.11</w:t>
      </w:r>
      <w:r w:rsidR="00233285" w:rsidRPr="00E01ECD">
        <w:t xml:space="preserve">) </w:t>
      </w:r>
      <w:r w:rsidRPr="00E01ECD">
        <w:t>Optional: Determine f</w:t>
      </w:r>
      <w:r w:rsidR="00435091" w:rsidRPr="00E01ECD">
        <w:t xml:space="preserve">atigue </w:t>
      </w:r>
      <w:r w:rsidRPr="00E01ECD">
        <w:t>by calculating</w:t>
      </w:r>
      <w:r w:rsidR="00F13623" w:rsidRPr="00E01ECD">
        <w:t xml:space="preserve"> </w:t>
      </w:r>
      <w:r w:rsidR="00435091" w:rsidRPr="00E01ECD">
        <w:t xml:space="preserve">the decrement between the average of the </w:t>
      </w:r>
      <w:r w:rsidR="0029134C" w:rsidRPr="00E01ECD">
        <w:t xml:space="preserve">first two and the last two </w:t>
      </w:r>
      <w:r w:rsidR="00435091" w:rsidRPr="00E01ECD">
        <w:t xml:space="preserve">series of pull </w:t>
      </w:r>
      <w:r w:rsidR="00555CB6" w:rsidRPr="00E01ECD">
        <w:t xml:space="preserve">1+2+3=A, 4+5+6=B, 10+11+12=C and 13+14+15=D. The formula: (C+D)/(A+B) </w:t>
      </w:r>
      <w:r w:rsidR="00435091" w:rsidRPr="00E01ECD">
        <w:t xml:space="preserve">gives a value of 1 </w:t>
      </w:r>
      <w:r w:rsidR="00876940" w:rsidRPr="00E01ECD">
        <w:t>for</w:t>
      </w:r>
      <w:r w:rsidR="00435091" w:rsidRPr="00E01ECD">
        <w:t xml:space="preserve"> mice which are not fatigued. This can be expressed in percentages so that a mouse without fatigue has</w:t>
      </w:r>
      <w:r w:rsidR="0029134C" w:rsidRPr="00E01ECD">
        <w:t xml:space="preserve"> a value of</w:t>
      </w:r>
      <w:r w:rsidR="00435091" w:rsidRPr="00E01ECD">
        <w:t xml:space="preserve"> 0% and a mouse </w:t>
      </w:r>
      <w:r w:rsidR="00876940" w:rsidRPr="00E01ECD">
        <w:t>which forelimbs are</w:t>
      </w:r>
      <w:r w:rsidR="00435091" w:rsidRPr="00E01ECD">
        <w:t xml:space="preserve"> complete</w:t>
      </w:r>
      <w:r w:rsidR="00876940" w:rsidRPr="00E01ECD">
        <w:t>ly</w:t>
      </w:r>
      <w:r w:rsidR="00435091" w:rsidRPr="00E01ECD">
        <w:t xml:space="preserve"> fatigue</w:t>
      </w:r>
      <w:r w:rsidR="00876940" w:rsidRPr="00E01ECD">
        <w:t>d</w:t>
      </w:r>
      <w:r w:rsidR="00435091" w:rsidRPr="00E01ECD">
        <w:t xml:space="preserve"> has a value of 100%.</w:t>
      </w:r>
    </w:p>
    <w:p w:rsidR="00AA2DFC" w:rsidRPr="00E01ECD" w:rsidRDefault="00AA2DFC" w:rsidP="00DA72DE">
      <w:pPr>
        <w:pStyle w:val="NormalWeb"/>
        <w:spacing w:before="0" w:beforeAutospacing="0" w:after="0" w:afterAutospacing="0"/>
        <w:jc w:val="both"/>
      </w:pPr>
    </w:p>
    <w:p w:rsidR="00F13623" w:rsidRPr="00E01ECD" w:rsidRDefault="001F2156" w:rsidP="00DA72DE">
      <w:pPr>
        <w:pStyle w:val="NormalWeb"/>
        <w:spacing w:before="0" w:beforeAutospacing="0" w:after="0" w:afterAutospacing="0"/>
        <w:jc w:val="both"/>
        <w:rPr>
          <w:b/>
        </w:rPr>
      </w:pPr>
      <w:r w:rsidRPr="00CA6730">
        <w:rPr>
          <w:b/>
          <w:highlight w:val="yellow"/>
        </w:rPr>
        <w:t>2. Hanging tests</w:t>
      </w:r>
    </w:p>
    <w:p w:rsidR="00C24FE9" w:rsidRPr="00EE6CE5" w:rsidRDefault="00782734" w:rsidP="00C24FE9">
      <w:pPr>
        <w:pStyle w:val="NormalWeb"/>
        <w:spacing w:before="0" w:beforeAutospacing="0" w:after="0" w:afterAutospacing="0"/>
        <w:jc w:val="both"/>
      </w:pPr>
      <w:r w:rsidRPr="00E01ECD">
        <w:t>With hanging tests, balance, coordination and muscle condition can be assessed</w:t>
      </w:r>
      <w:r w:rsidR="00826758" w:rsidRPr="00E01ECD">
        <w:t xml:space="preserve">. </w:t>
      </w:r>
      <w:r w:rsidR="00FD06B5" w:rsidRPr="00E01ECD">
        <w:t>These tests</w:t>
      </w:r>
      <w:r w:rsidR="00826758" w:rsidRPr="00E01ECD">
        <w:t xml:space="preserve"> are based on the knowledge that mice are eager to remain hanging on a wire or grid till exhaustion</w:t>
      </w:r>
      <w:r w:rsidR="00B0719D" w:rsidRPr="00E01ECD">
        <w:t xml:space="preserve"> </w:t>
      </w:r>
      <w:r w:rsidR="00B0719D" w:rsidRPr="00E01ECD">
        <w:fldChar w:fldCharType="begin"/>
      </w:r>
      <w:r w:rsidR="005D6DF3">
        <w:instrText xml:space="preserve"> ADDIN REFMGR.CITE &lt;Refman&gt;&lt;Cite&gt;&lt;Author&gt;Rafael&lt;/Author&gt;&lt;Year&gt;2000&lt;/Year&gt;&lt;RecNum&gt;343&lt;/RecNum&gt;&lt;IDText&gt;Testing of SHIRPA, a mouse phenotypic assessment protocol, on Dmd(mdx) and Dmd(mdx3cv) dystrophin-deficient mice&lt;/IDText&gt;&lt;MDL Ref_Type="Journal"&gt;&lt;Ref_Type&gt;Journal&lt;/Ref_Type&gt;&lt;Ref_ID&gt;343&lt;/Ref_ID&gt;&lt;Title_Primary&gt;Testing of SHIRPA, a mouse phenotypic assessment protocol, on Dmd(mdx) and Dmd(mdx3cv) dystrophin-deficient mice&lt;/Title_Primary&gt;&lt;Authors_Primary&gt;Rafael,J.A.&lt;/Authors_Primary&gt;&lt;Authors_Primary&gt;Nitta,Y.&lt;/Authors_Primary&gt;&lt;Authors_Primary&gt;Peters,J.&lt;/Authors_Primary&gt;&lt;Authors_Primary&gt;Davies,K.E.&lt;/Authors_Primary&gt;&lt;Date_Primary&gt;2000/9&lt;/Date_Primary&gt;&lt;Keywords&gt;abnormalities&lt;/Keywords&gt;&lt;Keywords&gt;age&lt;/Keywords&gt;&lt;Keywords&gt;Animals&lt;/Keywords&gt;&lt;Keywords&gt;Behavior,Animal&lt;/Keywords&gt;&lt;Keywords&gt;Body Weight&lt;/Keywords&gt;&lt;Keywords&gt;deficiency&lt;/Keywords&gt;&lt;Keywords&gt;Dystrophin&lt;/Keywords&gt;&lt;Keywords&gt;Fatigue&lt;/Keywords&gt;&lt;Keywords&gt;Female&lt;/Keywords&gt;&lt;Keywords&gt;genetics&lt;/Keywords&gt;&lt;Keywords&gt;Genetics,Behavioral&lt;/Keywords&gt;&lt;Keywords&gt;Genotype&lt;/Keywords&gt;&lt;Keywords&gt;Male&lt;/Keywords&gt;&lt;Keywords&gt;metabolism&lt;/Keywords&gt;&lt;Keywords&gt;methods&lt;/Keywords&gt;&lt;Keywords&gt;Mice&lt;/Keywords&gt;&lt;Keywords&gt;Mice,Inbred C3H&lt;/Keywords&gt;&lt;Keywords&gt;Mice,Inbred C57BL&lt;/Keywords&gt;&lt;Keywords&gt;Mice,Mutant Strains&lt;/Keywords&gt;&lt;Keywords&gt;Motor Activity&lt;/Keywords&gt;&lt;Keywords&gt;MOUSE&lt;/Keywords&gt;&lt;Keywords&gt;Muscular Dystrophy,Duchenne&lt;/Keywords&gt;&lt;Keywords&gt;Mutagenesis&lt;/Keywords&gt;&lt;Keywords&gt;Phenotype&lt;/Keywords&gt;&lt;Keywords&gt;physiology&lt;/Keywords&gt;&lt;Keywords&gt;Psychomotor Performance&lt;/Keywords&gt;&lt;Keywords&gt;Sensitivity and Specificity&lt;/Keywords&gt;&lt;Reprint&gt;Not in File&lt;/Reprint&gt;&lt;Start_Page&gt;725&lt;/Start_Page&gt;&lt;End_Page&gt;728&lt;/End_Page&gt;&lt;Periodical&gt;Mamm.Genome&lt;/Periodical&gt;&lt;Volume&gt;11&lt;/Volume&gt;&lt;Issue&gt;9&lt;/Issue&gt;&lt;Misc_3&gt;10.1007/s003350010149 [pii]&lt;/Misc_3&gt;&lt;Address&gt;Department of Human Anatomy and Genetics, University of Oxford, South Parks Road, Oxford OX1 3QX, UK&lt;/Address&gt;&lt;Web_URL&gt;PM:10967129&lt;/Web_URL&gt;&lt;ZZ_JournalStdAbbrev&gt;&lt;f name="System"&gt;Mamm.Genome&lt;/f&gt;&lt;/ZZ_JournalStdAbbrev&gt;&lt;ZZ_WorkformID&gt;1&lt;/ZZ_WorkformID&gt;&lt;/MDL&gt;&lt;/Cite&gt;&lt;/Refman&gt;</w:instrText>
      </w:r>
      <w:r w:rsidR="00B0719D" w:rsidRPr="00E01ECD">
        <w:fldChar w:fldCharType="separate"/>
      </w:r>
      <w:r w:rsidR="007845E4" w:rsidRPr="007845E4">
        <w:rPr>
          <w:noProof/>
          <w:vertAlign w:val="superscript"/>
        </w:rPr>
        <w:t>16</w:t>
      </w:r>
      <w:r w:rsidR="00B0719D" w:rsidRPr="00E01ECD">
        <w:fldChar w:fldCharType="end"/>
      </w:r>
      <w:r w:rsidRPr="00E01ECD">
        <w:t xml:space="preserve">. There are two distinctive hanging tests in which at the start of the test </w:t>
      </w:r>
      <w:r w:rsidR="008307CE" w:rsidRPr="00E01ECD">
        <w:t xml:space="preserve">either </w:t>
      </w:r>
      <w:r w:rsidRPr="00E01ECD">
        <w:t xml:space="preserve">only the two </w:t>
      </w:r>
      <w:r w:rsidR="004A4792" w:rsidRPr="00E01ECD">
        <w:t>forelimb</w:t>
      </w:r>
      <w:r w:rsidRPr="00E01ECD">
        <w:t>s or all four limbs are used</w:t>
      </w:r>
      <w:r w:rsidR="000B5C04" w:rsidRPr="00E01ECD">
        <w:t xml:space="preserve">, </w:t>
      </w:r>
      <w:r w:rsidR="00FD06B5" w:rsidRPr="00E01ECD">
        <w:t>using</w:t>
      </w:r>
      <w:r w:rsidR="000B5C04" w:rsidRPr="00E01ECD">
        <w:t xml:space="preserve"> a wire </w:t>
      </w:r>
      <w:r w:rsidR="00FD06B5" w:rsidRPr="00E01ECD">
        <w:t>or</w:t>
      </w:r>
      <w:r w:rsidR="000B5C04" w:rsidRPr="00E01ECD">
        <w:t xml:space="preserve"> grid respectively</w:t>
      </w:r>
      <w:r w:rsidRPr="00E01ECD">
        <w:t xml:space="preserve">. </w:t>
      </w:r>
      <w:r w:rsidR="008F3ACE">
        <w:t xml:space="preserve">The hanging test using the wire and the grid are the longest suspension time </w:t>
      </w:r>
      <w:r w:rsidR="0099542C">
        <w:t>method</w:t>
      </w:r>
      <w:r w:rsidR="008F3ACE">
        <w:t xml:space="preserve"> adapted from </w:t>
      </w:r>
      <w:r w:rsidR="008F3ACE" w:rsidRPr="008F3ACE">
        <w:t>http://www.treat-nmd.eu/downloads/file/sops/dmd/MDX/DMD_M.2.1.004.pdf</w:t>
      </w:r>
      <w:r w:rsidR="008F3ACE" w:rsidRPr="008F3ACE" w:rsidDel="008F3ACE">
        <w:t xml:space="preserve"> </w:t>
      </w:r>
      <w:r w:rsidR="008F3ACE">
        <w:t xml:space="preserve">and </w:t>
      </w:r>
      <w:r w:rsidR="008F3ACE" w:rsidRPr="008F3ACE">
        <w:t>http://www.treat-nmd.eu/downloads/file/sops/dmd/MDX/DMD_M.2.1.005.pdf</w:t>
      </w:r>
      <w:r w:rsidR="008F3ACE" w:rsidRPr="008F3ACE" w:rsidDel="008F3ACE">
        <w:t xml:space="preserve"> </w:t>
      </w:r>
      <w:r w:rsidR="008F3ACE">
        <w:t xml:space="preserve">respectively. </w:t>
      </w:r>
      <w:r w:rsidR="00C86AB9" w:rsidRPr="00E01ECD">
        <w:t xml:space="preserve">A fixed </w:t>
      </w:r>
      <w:r w:rsidR="000B5C04" w:rsidRPr="00E01ECD">
        <w:t xml:space="preserve">hanging </w:t>
      </w:r>
      <w:r w:rsidR="00C86AB9" w:rsidRPr="00E01ECD">
        <w:t xml:space="preserve">limit is used of 600 seconds. </w:t>
      </w:r>
      <w:r w:rsidR="00C24FE9">
        <w:t xml:space="preserve">The majority of wild type mice can hang for 600 seconds, while dystrophic mice cannot. To </w:t>
      </w:r>
      <w:r w:rsidR="00AE41B5">
        <w:t>reduce</w:t>
      </w:r>
      <w:r w:rsidR="00C24FE9">
        <w:t xml:space="preserve"> time spend performing this test, a maximum hanging time was set in place.</w:t>
      </w:r>
      <w:r w:rsidR="00C965C4">
        <w:t xml:space="preserve"> </w:t>
      </w:r>
      <w:r w:rsidR="008F3ACE" w:rsidRPr="00E01ECD">
        <w:t xml:space="preserve">Mice that fall off the wire or grid before then are given </w:t>
      </w:r>
      <w:r w:rsidR="008F3ACE">
        <w:t xml:space="preserve">up to </w:t>
      </w:r>
      <w:r w:rsidR="008F3ACE" w:rsidRPr="00E01ECD">
        <w:t xml:space="preserve">two more tries. </w:t>
      </w:r>
      <w:r w:rsidR="00C24FE9">
        <w:t xml:space="preserve">This is done to reinsure that mice are really </w:t>
      </w:r>
      <w:r w:rsidR="00C965C4">
        <w:t>un</w:t>
      </w:r>
      <w:r w:rsidR="00C24FE9">
        <w:t xml:space="preserve">able to hang and </w:t>
      </w:r>
      <w:r w:rsidR="00B35A85">
        <w:t xml:space="preserve">do </w:t>
      </w:r>
      <w:r w:rsidR="00C24FE9">
        <w:t>not f</w:t>
      </w:r>
      <w:r w:rsidR="00B35A85">
        <w:t>a</w:t>
      </w:r>
      <w:r w:rsidR="00C24FE9">
        <w:t>ll due to clumsiness.</w:t>
      </w:r>
    </w:p>
    <w:p w:rsidR="001F2156" w:rsidRPr="00E01ECD" w:rsidRDefault="001F2156" w:rsidP="00DA72DE">
      <w:pPr>
        <w:pStyle w:val="NormalWeb"/>
        <w:spacing w:before="0" w:beforeAutospacing="0" w:after="0" w:afterAutospacing="0"/>
        <w:jc w:val="both"/>
      </w:pPr>
    </w:p>
    <w:p w:rsidR="00BE5F4A" w:rsidRPr="00E01ECD" w:rsidRDefault="001F2156" w:rsidP="00DA72DE">
      <w:pPr>
        <w:pStyle w:val="NormalWeb"/>
        <w:spacing w:before="0" w:beforeAutospacing="0" w:after="0" w:afterAutospacing="0"/>
        <w:jc w:val="both"/>
      </w:pPr>
      <w:r w:rsidRPr="00E01ECD">
        <w:t>2</w:t>
      </w:r>
      <w:r w:rsidR="00BE5F4A" w:rsidRPr="00E01ECD">
        <w:t>.1)</w:t>
      </w:r>
      <w:r w:rsidR="00C3569A" w:rsidRPr="00E01ECD">
        <w:t xml:space="preserve"> </w:t>
      </w:r>
      <w:r w:rsidRPr="00E01ECD">
        <w:t>Hanging test with two limbs</w:t>
      </w:r>
    </w:p>
    <w:p w:rsidR="00621626" w:rsidRPr="00E01ECD" w:rsidRDefault="00621626" w:rsidP="00DA72DE">
      <w:pPr>
        <w:pStyle w:val="NormalWeb"/>
        <w:spacing w:before="0" w:beforeAutospacing="0" w:after="0" w:afterAutospacing="0"/>
        <w:jc w:val="both"/>
      </w:pPr>
    </w:p>
    <w:p w:rsidR="006907CE" w:rsidRPr="00E01ECD" w:rsidRDefault="00621626" w:rsidP="00DA72DE">
      <w:pPr>
        <w:pStyle w:val="NormalWeb"/>
        <w:spacing w:before="0" w:beforeAutospacing="0" w:after="0" w:afterAutospacing="0"/>
        <w:jc w:val="both"/>
      </w:pPr>
      <w:r w:rsidRPr="00754E72">
        <w:rPr>
          <w:highlight w:val="yellow"/>
        </w:rPr>
        <w:t>2.1.1) Apparatus set-up: Tightly secure a</w:t>
      </w:r>
      <w:r w:rsidR="00EC2975" w:rsidRPr="00754E72">
        <w:rPr>
          <w:highlight w:val="yellow"/>
        </w:rPr>
        <w:t xml:space="preserve"> </w:t>
      </w:r>
      <w:r w:rsidR="000C04BA" w:rsidRPr="00754E72">
        <w:rPr>
          <w:highlight w:val="yellow"/>
        </w:rPr>
        <w:t>2-</w:t>
      </w:r>
      <w:r w:rsidR="00EC2975" w:rsidRPr="00754E72">
        <w:rPr>
          <w:highlight w:val="yellow"/>
        </w:rPr>
        <w:t xml:space="preserve">millimeter thick metal cloth hanger to a shelf with tape </w:t>
      </w:r>
      <w:r w:rsidRPr="00754E72">
        <w:rPr>
          <w:highlight w:val="yellow"/>
        </w:rPr>
        <w:t>and maintain</w:t>
      </w:r>
      <w:r w:rsidR="00194924" w:rsidRPr="00754E72">
        <w:rPr>
          <w:highlight w:val="yellow"/>
        </w:rPr>
        <w:t xml:space="preserve"> </w:t>
      </w:r>
      <w:r w:rsidRPr="00754E72">
        <w:rPr>
          <w:highlight w:val="yellow"/>
        </w:rPr>
        <w:t xml:space="preserve">the hanger </w:t>
      </w:r>
      <w:r w:rsidR="00194924" w:rsidRPr="00754E72">
        <w:rPr>
          <w:highlight w:val="yellow"/>
        </w:rPr>
        <w:t>around 35 centimeters above a layer of bedding.</w:t>
      </w:r>
      <w:r w:rsidR="00194924" w:rsidRPr="00E01ECD">
        <w:t xml:space="preserve"> </w:t>
      </w:r>
      <w:r w:rsidRPr="00E01ECD">
        <w:rPr>
          <w:b/>
        </w:rPr>
        <w:t>Note:</w:t>
      </w:r>
      <w:r w:rsidRPr="00E01ECD">
        <w:t xml:space="preserve"> </w:t>
      </w:r>
      <w:r w:rsidR="005E2C72" w:rsidRPr="00E01ECD">
        <w:t xml:space="preserve">Alternatively, </w:t>
      </w:r>
      <w:r w:rsidR="00EC2975" w:rsidRPr="00E01ECD">
        <w:t xml:space="preserve">a 55 centimeter wide 2-mm thick metallic wire which is tightly secured between 2 vertical stands </w:t>
      </w:r>
      <w:r w:rsidR="005E2C72" w:rsidRPr="00E01ECD">
        <w:t xml:space="preserve">could be used. </w:t>
      </w:r>
      <w:r w:rsidR="00194924" w:rsidRPr="00E01ECD">
        <w:t>Th</w:t>
      </w:r>
      <w:r w:rsidR="00902283" w:rsidRPr="00E01ECD">
        <w:t>e</w:t>
      </w:r>
      <w:r w:rsidR="00194924" w:rsidRPr="00E01ECD">
        <w:t xml:space="preserve"> </w:t>
      </w:r>
      <w:r w:rsidR="00902283" w:rsidRPr="00E01ECD">
        <w:t xml:space="preserve">distance of 35 centimeters </w:t>
      </w:r>
      <w:r w:rsidR="005E2C72" w:rsidRPr="00E01ECD">
        <w:t>is sufficient</w:t>
      </w:r>
      <w:r w:rsidR="00194924" w:rsidRPr="00E01ECD">
        <w:t xml:space="preserve"> to encourage mice to remain hanging, but also </w:t>
      </w:r>
      <w:r w:rsidR="005E2C72" w:rsidRPr="00E01ECD">
        <w:t xml:space="preserve">low enough to </w:t>
      </w:r>
      <w:r w:rsidR="00194924" w:rsidRPr="00E01ECD">
        <w:t xml:space="preserve">prevent mice from </w:t>
      </w:r>
      <w:r w:rsidR="00AF170D" w:rsidRPr="00E01ECD">
        <w:t>injuries when falling down. The</w:t>
      </w:r>
      <w:r w:rsidR="00194924" w:rsidRPr="00E01ECD">
        <w:t xml:space="preserve"> wire should not vibrate o</w:t>
      </w:r>
      <w:r w:rsidR="00FD06B5" w:rsidRPr="00E01ECD">
        <w:t>r</w:t>
      </w:r>
      <w:r w:rsidR="00194924" w:rsidRPr="00E01ECD">
        <w:t xml:space="preserve"> displace during the test as this could interfere with the performance of the mouse. </w:t>
      </w:r>
    </w:p>
    <w:p w:rsidR="00A92EB4" w:rsidRPr="00E01ECD" w:rsidRDefault="00A92EB4" w:rsidP="00704EF0">
      <w:pPr>
        <w:pStyle w:val="NormalWeb"/>
        <w:spacing w:before="0" w:beforeAutospacing="0" w:after="0" w:afterAutospacing="0"/>
        <w:jc w:val="both"/>
      </w:pPr>
    </w:p>
    <w:p w:rsidR="00B0719D" w:rsidRPr="00754E72" w:rsidRDefault="00621626" w:rsidP="00704EF0">
      <w:pPr>
        <w:pStyle w:val="NormalWeb"/>
        <w:spacing w:before="0" w:beforeAutospacing="0" w:after="0" w:afterAutospacing="0"/>
        <w:jc w:val="both"/>
        <w:rPr>
          <w:highlight w:val="yellow"/>
        </w:rPr>
      </w:pPr>
      <w:r w:rsidRPr="00754E72">
        <w:rPr>
          <w:highlight w:val="yellow"/>
        </w:rPr>
        <w:t>2.1.2</w:t>
      </w:r>
      <w:r w:rsidR="00233285" w:rsidRPr="00754E72">
        <w:rPr>
          <w:highlight w:val="yellow"/>
        </w:rPr>
        <w:t xml:space="preserve">) </w:t>
      </w:r>
      <w:r w:rsidR="006907CE" w:rsidRPr="00754E72">
        <w:rPr>
          <w:highlight w:val="yellow"/>
        </w:rPr>
        <w:t xml:space="preserve">Handle the </w:t>
      </w:r>
      <w:r w:rsidR="00AF170D" w:rsidRPr="00754E72">
        <w:rPr>
          <w:highlight w:val="yellow"/>
        </w:rPr>
        <w:t xml:space="preserve">mouse </w:t>
      </w:r>
      <w:r w:rsidR="003D5BEE" w:rsidRPr="00754E72">
        <w:rPr>
          <w:highlight w:val="yellow"/>
        </w:rPr>
        <w:t>via the tail and bring it near the wire.</w:t>
      </w:r>
    </w:p>
    <w:p w:rsidR="00233285" w:rsidRPr="00754E72" w:rsidRDefault="00233285" w:rsidP="00704EF0">
      <w:pPr>
        <w:pStyle w:val="NormalWeb"/>
        <w:spacing w:before="0" w:beforeAutospacing="0" w:after="0" w:afterAutospacing="0"/>
        <w:jc w:val="both"/>
        <w:rPr>
          <w:highlight w:val="yellow"/>
        </w:rPr>
      </w:pPr>
    </w:p>
    <w:p w:rsidR="003D5BEE" w:rsidRPr="00754E72" w:rsidRDefault="00621626" w:rsidP="00704EF0">
      <w:pPr>
        <w:pStyle w:val="NormalWeb"/>
        <w:spacing w:before="0" w:beforeAutospacing="0" w:after="0" w:afterAutospacing="0"/>
        <w:jc w:val="both"/>
        <w:rPr>
          <w:highlight w:val="yellow"/>
        </w:rPr>
      </w:pPr>
      <w:r w:rsidRPr="00754E72">
        <w:rPr>
          <w:highlight w:val="yellow"/>
        </w:rPr>
        <w:t>2.1.3</w:t>
      </w:r>
      <w:r w:rsidR="00233285" w:rsidRPr="00754E72">
        <w:rPr>
          <w:highlight w:val="yellow"/>
        </w:rPr>
        <w:t xml:space="preserve">) </w:t>
      </w:r>
      <w:r w:rsidR="003D5BEE" w:rsidRPr="00754E72">
        <w:rPr>
          <w:highlight w:val="yellow"/>
        </w:rPr>
        <w:t xml:space="preserve">Let the mouse grasp the wire with the two </w:t>
      </w:r>
      <w:r w:rsidR="004A4792" w:rsidRPr="00754E72">
        <w:rPr>
          <w:highlight w:val="yellow"/>
        </w:rPr>
        <w:t>fore</w:t>
      </w:r>
      <w:r w:rsidR="00FD06B5" w:rsidRPr="00754E72">
        <w:rPr>
          <w:highlight w:val="yellow"/>
        </w:rPr>
        <w:t>paw</w:t>
      </w:r>
      <w:r w:rsidR="003D5BEE" w:rsidRPr="00754E72">
        <w:rPr>
          <w:highlight w:val="yellow"/>
        </w:rPr>
        <w:t xml:space="preserve">s only, and lower the </w:t>
      </w:r>
      <w:r w:rsidR="004A4792" w:rsidRPr="00754E72">
        <w:rPr>
          <w:highlight w:val="yellow"/>
        </w:rPr>
        <w:t>hindlimb</w:t>
      </w:r>
      <w:r w:rsidR="003D5BEE" w:rsidRPr="00754E72">
        <w:rPr>
          <w:highlight w:val="yellow"/>
        </w:rPr>
        <w:t xml:space="preserve">s in such a way that the mouse only hangs with the two </w:t>
      </w:r>
      <w:r w:rsidR="004A4792" w:rsidRPr="00754E72">
        <w:rPr>
          <w:highlight w:val="yellow"/>
        </w:rPr>
        <w:t>fore</w:t>
      </w:r>
      <w:r w:rsidR="00FD06B5" w:rsidRPr="00754E72">
        <w:rPr>
          <w:highlight w:val="yellow"/>
        </w:rPr>
        <w:t>paw</w:t>
      </w:r>
      <w:r w:rsidR="003D5BEE" w:rsidRPr="00754E72">
        <w:rPr>
          <w:highlight w:val="yellow"/>
        </w:rPr>
        <w:t>s</w:t>
      </w:r>
      <w:r w:rsidR="00AF170D" w:rsidRPr="00754E72">
        <w:rPr>
          <w:highlight w:val="yellow"/>
        </w:rPr>
        <w:t xml:space="preserve"> on the wire</w:t>
      </w:r>
      <w:r w:rsidR="00103226" w:rsidRPr="00754E72">
        <w:rPr>
          <w:highlight w:val="yellow"/>
        </w:rPr>
        <w:t xml:space="preserve"> (Figure 2</w:t>
      </w:r>
      <w:r w:rsidR="00902283" w:rsidRPr="00754E72">
        <w:rPr>
          <w:highlight w:val="yellow"/>
        </w:rPr>
        <w:t>C</w:t>
      </w:r>
      <w:r w:rsidR="00103226" w:rsidRPr="00754E72">
        <w:rPr>
          <w:highlight w:val="yellow"/>
        </w:rPr>
        <w:t>)</w:t>
      </w:r>
      <w:r w:rsidR="003D5BEE" w:rsidRPr="00754E72">
        <w:rPr>
          <w:highlight w:val="yellow"/>
        </w:rPr>
        <w:t xml:space="preserve">. </w:t>
      </w:r>
    </w:p>
    <w:p w:rsidR="00233285" w:rsidRPr="00754E72" w:rsidRDefault="00233285" w:rsidP="00704EF0">
      <w:pPr>
        <w:pStyle w:val="NormalWeb"/>
        <w:spacing w:before="0" w:beforeAutospacing="0" w:after="0" w:afterAutospacing="0"/>
        <w:jc w:val="both"/>
        <w:rPr>
          <w:highlight w:val="yellow"/>
        </w:rPr>
      </w:pPr>
    </w:p>
    <w:p w:rsidR="003D5BEE" w:rsidRPr="00754E72" w:rsidRDefault="00621626" w:rsidP="00704EF0">
      <w:pPr>
        <w:pStyle w:val="NormalWeb"/>
        <w:spacing w:before="0" w:beforeAutospacing="0" w:after="0" w:afterAutospacing="0"/>
        <w:jc w:val="both"/>
        <w:rPr>
          <w:highlight w:val="yellow"/>
        </w:rPr>
      </w:pPr>
      <w:r w:rsidRPr="00754E72">
        <w:rPr>
          <w:highlight w:val="yellow"/>
        </w:rPr>
        <w:t>2.1.4</w:t>
      </w:r>
      <w:r w:rsidR="00233285" w:rsidRPr="00754E72">
        <w:rPr>
          <w:highlight w:val="yellow"/>
        </w:rPr>
        <w:t xml:space="preserve">) </w:t>
      </w:r>
      <w:r w:rsidR="003D5BEE" w:rsidRPr="00754E72">
        <w:rPr>
          <w:highlight w:val="yellow"/>
        </w:rPr>
        <w:t xml:space="preserve">Directly start the timer when the mouse is released. </w:t>
      </w:r>
      <w:r w:rsidR="00103226" w:rsidRPr="00754E72">
        <w:rPr>
          <w:highlight w:val="yellow"/>
        </w:rPr>
        <w:t>A</w:t>
      </w:r>
      <w:r w:rsidR="003D5BEE" w:rsidRPr="00754E72">
        <w:rPr>
          <w:highlight w:val="yellow"/>
        </w:rPr>
        <w:t>fter release</w:t>
      </w:r>
      <w:r w:rsidR="00AF170D" w:rsidRPr="00754E72">
        <w:rPr>
          <w:highlight w:val="yellow"/>
        </w:rPr>
        <w:t>,</w:t>
      </w:r>
      <w:r w:rsidR="003D5BEE" w:rsidRPr="00754E72">
        <w:rPr>
          <w:highlight w:val="yellow"/>
        </w:rPr>
        <w:t xml:space="preserve"> strong mice </w:t>
      </w:r>
      <w:r w:rsidR="00AF170D" w:rsidRPr="00754E72">
        <w:rPr>
          <w:highlight w:val="yellow"/>
        </w:rPr>
        <w:t xml:space="preserve">try to </w:t>
      </w:r>
      <w:r w:rsidR="003D5BEE" w:rsidRPr="00754E72">
        <w:rPr>
          <w:highlight w:val="yellow"/>
        </w:rPr>
        <w:t xml:space="preserve">catch the wire with </w:t>
      </w:r>
      <w:r w:rsidR="00AF170D" w:rsidRPr="00754E72">
        <w:rPr>
          <w:highlight w:val="yellow"/>
        </w:rPr>
        <w:t xml:space="preserve">all </w:t>
      </w:r>
      <w:r w:rsidR="003D5BEE" w:rsidRPr="00754E72">
        <w:rPr>
          <w:highlight w:val="yellow"/>
        </w:rPr>
        <w:t xml:space="preserve">the </w:t>
      </w:r>
      <w:r w:rsidR="00AF170D" w:rsidRPr="00754E72">
        <w:rPr>
          <w:highlight w:val="yellow"/>
        </w:rPr>
        <w:t xml:space="preserve">four </w:t>
      </w:r>
      <w:r w:rsidR="003D5BEE" w:rsidRPr="00754E72">
        <w:rPr>
          <w:highlight w:val="yellow"/>
        </w:rPr>
        <w:t xml:space="preserve">limbs and </w:t>
      </w:r>
      <w:r w:rsidR="00AF170D" w:rsidRPr="00754E72">
        <w:rPr>
          <w:highlight w:val="yellow"/>
        </w:rPr>
        <w:t xml:space="preserve">the </w:t>
      </w:r>
      <w:r w:rsidR="003D5BEE" w:rsidRPr="00754E72">
        <w:rPr>
          <w:highlight w:val="yellow"/>
        </w:rPr>
        <w:t>tail</w:t>
      </w:r>
      <w:r w:rsidR="00AF170D" w:rsidRPr="00754E72">
        <w:rPr>
          <w:highlight w:val="yellow"/>
        </w:rPr>
        <w:t>, which is a</w:t>
      </w:r>
      <w:r w:rsidR="003D5BEE" w:rsidRPr="00754E72">
        <w:rPr>
          <w:highlight w:val="yellow"/>
        </w:rPr>
        <w:t>llowed</w:t>
      </w:r>
      <w:r w:rsidR="00902283" w:rsidRPr="00754E72">
        <w:rPr>
          <w:highlight w:val="yellow"/>
        </w:rPr>
        <w:t xml:space="preserve"> (Figure 2D)</w:t>
      </w:r>
      <w:r w:rsidR="003D5BEE" w:rsidRPr="00754E72">
        <w:rPr>
          <w:highlight w:val="yellow"/>
        </w:rPr>
        <w:t xml:space="preserve">. </w:t>
      </w:r>
    </w:p>
    <w:p w:rsidR="00233285" w:rsidRPr="00754E72" w:rsidRDefault="00233285" w:rsidP="00704EF0">
      <w:pPr>
        <w:pStyle w:val="NormalWeb"/>
        <w:spacing w:before="0" w:beforeAutospacing="0" w:after="0" w:afterAutospacing="0"/>
        <w:jc w:val="both"/>
        <w:rPr>
          <w:highlight w:val="yellow"/>
        </w:rPr>
      </w:pPr>
    </w:p>
    <w:p w:rsidR="003D5BEE" w:rsidRPr="00754E72" w:rsidRDefault="00621626" w:rsidP="00704EF0">
      <w:pPr>
        <w:pStyle w:val="NormalWeb"/>
        <w:spacing w:before="0" w:beforeAutospacing="0" w:after="0" w:afterAutospacing="0"/>
        <w:jc w:val="both"/>
        <w:rPr>
          <w:highlight w:val="yellow"/>
        </w:rPr>
      </w:pPr>
      <w:r w:rsidRPr="00754E72">
        <w:rPr>
          <w:highlight w:val="yellow"/>
        </w:rPr>
        <w:t>2.1.5</w:t>
      </w:r>
      <w:r w:rsidR="00233285" w:rsidRPr="00754E72">
        <w:rPr>
          <w:highlight w:val="yellow"/>
        </w:rPr>
        <w:t xml:space="preserve">) </w:t>
      </w:r>
      <w:r w:rsidR="003D5BEE" w:rsidRPr="00754E72">
        <w:rPr>
          <w:highlight w:val="yellow"/>
        </w:rPr>
        <w:t xml:space="preserve">When a mouse shows improper behavior (like </w:t>
      </w:r>
      <w:r w:rsidR="00C86AB9" w:rsidRPr="00754E72">
        <w:rPr>
          <w:highlight w:val="yellow"/>
        </w:rPr>
        <w:t xml:space="preserve">balancing on or </w:t>
      </w:r>
      <w:r w:rsidR="003D5BEE" w:rsidRPr="00754E72">
        <w:rPr>
          <w:highlight w:val="yellow"/>
        </w:rPr>
        <w:t>deliberately jumping off the wire</w:t>
      </w:r>
      <w:r w:rsidR="00AF170D" w:rsidRPr="00754E72">
        <w:rPr>
          <w:highlight w:val="yellow"/>
        </w:rPr>
        <w:t xml:space="preserve"> as shown in figure 2</w:t>
      </w:r>
      <w:r w:rsidR="00902283" w:rsidRPr="00754E72">
        <w:rPr>
          <w:highlight w:val="yellow"/>
        </w:rPr>
        <w:t>E</w:t>
      </w:r>
      <w:r w:rsidR="00103226" w:rsidRPr="00754E72">
        <w:rPr>
          <w:highlight w:val="yellow"/>
        </w:rPr>
        <w:t xml:space="preserve"> and </w:t>
      </w:r>
      <w:r w:rsidR="00902283" w:rsidRPr="00754E72">
        <w:rPr>
          <w:highlight w:val="yellow"/>
        </w:rPr>
        <w:t>F</w:t>
      </w:r>
      <w:r w:rsidR="003D5BEE" w:rsidRPr="00754E72">
        <w:rPr>
          <w:highlight w:val="yellow"/>
        </w:rPr>
        <w:t>)</w:t>
      </w:r>
      <w:r w:rsidR="00197962" w:rsidRPr="00754E72">
        <w:rPr>
          <w:highlight w:val="yellow"/>
        </w:rPr>
        <w:t>, directly address</w:t>
      </w:r>
      <w:r w:rsidR="003D5BEE" w:rsidRPr="00754E72">
        <w:rPr>
          <w:highlight w:val="yellow"/>
        </w:rPr>
        <w:t xml:space="preserve"> </w:t>
      </w:r>
      <w:r w:rsidR="00C86AB9" w:rsidRPr="00754E72">
        <w:rPr>
          <w:highlight w:val="yellow"/>
        </w:rPr>
        <w:t>t</w:t>
      </w:r>
      <w:r w:rsidR="00AF170D" w:rsidRPr="00754E72">
        <w:rPr>
          <w:highlight w:val="yellow"/>
        </w:rPr>
        <w:t>his</w:t>
      </w:r>
      <w:r w:rsidR="003D5BEE" w:rsidRPr="00754E72">
        <w:rPr>
          <w:highlight w:val="yellow"/>
        </w:rPr>
        <w:t xml:space="preserve"> </w:t>
      </w:r>
      <w:r w:rsidR="00AF170D" w:rsidRPr="00754E72">
        <w:rPr>
          <w:highlight w:val="yellow"/>
        </w:rPr>
        <w:t xml:space="preserve">by </w:t>
      </w:r>
      <w:r w:rsidR="003D5BEE" w:rsidRPr="00754E72">
        <w:rPr>
          <w:highlight w:val="yellow"/>
        </w:rPr>
        <w:t>replac</w:t>
      </w:r>
      <w:r w:rsidR="00AF170D" w:rsidRPr="00754E72">
        <w:rPr>
          <w:highlight w:val="yellow"/>
        </w:rPr>
        <w:t>ing the mouse</w:t>
      </w:r>
      <w:r w:rsidR="003D5BEE" w:rsidRPr="00754E72">
        <w:rPr>
          <w:highlight w:val="yellow"/>
        </w:rPr>
        <w:t xml:space="preserve"> on the wire</w:t>
      </w:r>
      <w:r w:rsidR="00C86AB9" w:rsidRPr="00754E72">
        <w:rPr>
          <w:highlight w:val="yellow"/>
        </w:rPr>
        <w:t xml:space="preserve"> without stopping the timer</w:t>
      </w:r>
      <w:r w:rsidR="003D5BEE" w:rsidRPr="00754E72">
        <w:rPr>
          <w:highlight w:val="yellow"/>
        </w:rPr>
        <w:t>.</w:t>
      </w:r>
    </w:p>
    <w:p w:rsidR="00233285" w:rsidRPr="00754E72" w:rsidRDefault="00233285" w:rsidP="00704EF0">
      <w:pPr>
        <w:pStyle w:val="NormalWeb"/>
        <w:spacing w:before="0" w:beforeAutospacing="0" w:after="0" w:afterAutospacing="0"/>
        <w:jc w:val="both"/>
        <w:rPr>
          <w:highlight w:val="yellow"/>
        </w:rPr>
      </w:pPr>
    </w:p>
    <w:p w:rsidR="003D5BEE" w:rsidRPr="00754E72" w:rsidRDefault="00621626" w:rsidP="00704EF0">
      <w:pPr>
        <w:pStyle w:val="NormalWeb"/>
        <w:spacing w:before="0" w:beforeAutospacing="0" w:after="0" w:afterAutospacing="0"/>
        <w:jc w:val="both"/>
        <w:rPr>
          <w:highlight w:val="yellow"/>
        </w:rPr>
      </w:pPr>
      <w:r w:rsidRPr="00754E72">
        <w:rPr>
          <w:highlight w:val="yellow"/>
        </w:rPr>
        <w:t>2.1.6</w:t>
      </w:r>
      <w:r w:rsidR="00233285" w:rsidRPr="00754E72">
        <w:rPr>
          <w:highlight w:val="yellow"/>
        </w:rPr>
        <w:t xml:space="preserve">) </w:t>
      </w:r>
      <w:r w:rsidR="003D5BEE" w:rsidRPr="00754E72">
        <w:rPr>
          <w:highlight w:val="yellow"/>
        </w:rPr>
        <w:t xml:space="preserve">When a mouse falls off the wire, </w:t>
      </w:r>
      <w:r w:rsidR="00197962" w:rsidRPr="00754E72">
        <w:rPr>
          <w:highlight w:val="yellow"/>
        </w:rPr>
        <w:t xml:space="preserve">stop </w:t>
      </w:r>
      <w:r w:rsidR="003D5BEE" w:rsidRPr="00754E72">
        <w:rPr>
          <w:highlight w:val="yellow"/>
        </w:rPr>
        <w:t xml:space="preserve">the timer and </w:t>
      </w:r>
      <w:r w:rsidR="00197962" w:rsidRPr="00754E72">
        <w:rPr>
          <w:highlight w:val="yellow"/>
        </w:rPr>
        <w:t xml:space="preserve">record </w:t>
      </w:r>
      <w:r w:rsidR="003D5BEE" w:rsidRPr="00754E72">
        <w:rPr>
          <w:highlight w:val="yellow"/>
        </w:rPr>
        <w:t>the hanging time.</w:t>
      </w:r>
    </w:p>
    <w:p w:rsidR="00233285" w:rsidRPr="00754E72" w:rsidRDefault="00233285" w:rsidP="00704EF0">
      <w:pPr>
        <w:pStyle w:val="NormalWeb"/>
        <w:spacing w:before="0" w:beforeAutospacing="0" w:after="0" w:afterAutospacing="0"/>
        <w:jc w:val="both"/>
        <w:rPr>
          <w:highlight w:val="yellow"/>
        </w:rPr>
      </w:pPr>
    </w:p>
    <w:p w:rsidR="003D5BEE" w:rsidRPr="00E01ECD" w:rsidRDefault="00621626" w:rsidP="0007610D">
      <w:pPr>
        <w:pStyle w:val="NormalWeb"/>
        <w:spacing w:before="0" w:beforeAutospacing="0" w:after="0" w:afterAutospacing="0"/>
        <w:jc w:val="both"/>
      </w:pPr>
      <w:r w:rsidRPr="00754E72">
        <w:rPr>
          <w:highlight w:val="yellow"/>
        </w:rPr>
        <w:t>2.1.7</w:t>
      </w:r>
      <w:r w:rsidR="00233285" w:rsidRPr="00754E72">
        <w:rPr>
          <w:highlight w:val="yellow"/>
        </w:rPr>
        <w:t xml:space="preserve">) </w:t>
      </w:r>
      <w:r w:rsidR="0007610D" w:rsidRPr="00754E72">
        <w:rPr>
          <w:highlight w:val="yellow"/>
        </w:rPr>
        <w:t>When mice are able to hang for 600 seconds, take them</w:t>
      </w:r>
      <w:r w:rsidR="003D5BEE" w:rsidRPr="00754E72">
        <w:rPr>
          <w:highlight w:val="yellow"/>
        </w:rPr>
        <w:t xml:space="preserve"> </w:t>
      </w:r>
      <w:r w:rsidR="00197962" w:rsidRPr="00754E72">
        <w:rPr>
          <w:highlight w:val="yellow"/>
        </w:rPr>
        <w:t xml:space="preserve">off the wire </w:t>
      </w:r>
      <w:r w:rsidR="003D5BEE" w:rsidRPr="00754E72">
        <w:rPr>
          <w:highlight w:val="yellow"/>
        </w:rPr>
        <w:t>and return</w:t>
      </w:r>
      <w:r w:rsidR="00197962" w:rsidRPr="00754E72">
        <w:rPr>
          <w:highlight w:val="yellow"/>
        </w:rPr>
        <w:t xml:space="preserve"> </w:t>
      </w:r>
      <w:r w:rsidR="0007610D" w:rsidRPr="00754E72">
        <w:rPr>
          <w:highlight w:val="yellow"/>
        </w:rPr>
        <w:t xml:space="preserve">them </w:t>
      </w:r>
      <w:r w:rsidR="00C86AB9" w:rsidRPr="00754E72">
        <w:rPr>
          <w:highlight w:val="yellow"/>
        </w:rPr>
        <w:t xml:space="preserve">to the cage. Mice that fall before this limit are </w:t>
      </w:r>
      <w:r w:rsidR="003D5BEE" w:rsidRPr="00754E72">
        <w:rPr>
          <w:highlight w:val="yellow"/>
        </w:rPr>
        <w:t xml:space="preserve">given </w:t>
      </w:r>
      <w:r w:rsidR="00F8756F" w:rsidRPr="00754E72">
        <w:rPr>
          <w:highlight w:val="yellow"/>
        </w:rPr>
        <w:t>a maximum of two</w:t>
      </w:r>
      <w:r w:rsidR="003D5BEE" w:rsidRPr="00754E72">
        <w:rPr>
          <w:highlight w:val="yellow"/>
        </w:rPr>
        <w:t xml:space="preserve"> more tries</w:t>
      </w:r>
      <w:r w:rsidR="00C86AB9" w:rsidRPr="00754E72">
        <w:rPr>
          <w:highlight w:val="yellow"/>
        </w:rPr>
        <w:t>.</w:t>
      </w:r>
    </w:p>
    <w:p w:rsidR="00EE6CE5" w:rsidRPr="00E01ECD" w:rsidRDefault="00EE6CE5" w:rsidP="00704EF0">
      <w:pPr>
        <w:pStyle w:val="NormalWeb"/>
        <w:spacing w:before="0" w:beforeAutospacing="0" w:after="0" w:afterAutospacing="0"/>
        <w:jc w:val="both"/>
      </w:pPr>
    </w:p>
    <w:p w:rsidR="00C86AB9" w:rsidRPr="00E01ECD" w:rsidRDefault="00621626" w:rsidP="00704EF0">
      <w:pPr>
        <w:pStyle w:val="NormalWeb"/>
        <w:spacing w:before="0" w:beforeAutospacing="0" w:after="0" w:afterAutospacing="0"/>
        <w:jc w:val="both"/>
      </w:pPr>
      <w:r w:rsidRPr="00E01ECD">
        <w:t>2.1.8</w:t>
      </w:r>
      <w:r w:rsidR="00233285" w:rsidRPr="00E01ECD">
        <w:t xml:space="preserve">) </w:t>
      </w:r>
      <w:r w:rsidR="00197962" w:rsidRPr="00E01ECD">
        <w:t>Record t</w:t>
      </w:r>
      <w:r w:rsidR="001D3032" w:rsidRPr="00E01ECD">
        <w:t>he m</w:t>
      </w:r>
      <w:r w:rsidR="00C86AB9" w:rsidRPr="00E01ECD">
        <w:t xml:space="preserve">aximum hanging time </w:t>
      </w:r>
      <w:r w:rsidR="00EE6CE5">
        <w:t xml:space="preserve">(i.e. the longest of the trials) </w:t>
      </w:r>
      <w:r w:rsidR="00C86AB9" w:rsidRPr="00E01ECD">
        <w:t xml:space="preserve">and use </w:t>
      </w:r>
      <w:r w:rsidR="00197962" w:rsidRPr="00E01ECD">
        <w:t xml:space="preserve">this </w:t>
      </w:r>
      <w:r w:rsidR="00C86AB9" w:rsidRPr="00E01ECD">
        <w:t>for further analysis.</w:t>
      </w:r>
    </w:p>
    <w:p w:rsidR="00C86AB9" w:rsidRPr="00E01ECD" w:rsidRDefault="00C86AB9" w:rsidP="00DA72DE">
      <w:pPr>
        <w:pStyle w:val="NormalWeb"/>
        <w:spacing w:before="0" w:beforeAutospacing="0" w:after="0" w:afterAutospacing="0"/>
        <w:jc w:val="both"/>
      </w:pPr>
    </w:p>
    <w:p w:rsidR="00BE5F4A" w:rsidRPr="00E01ECD" w:rsidRDefault="001F2156" w:rsidP="00DA72DE">
      <w:pPr>
        <w:pStyle w:val="NormalWeb"/>
        <w:spacing w:before="0" w:beforeAutospacing="0" w:after="0" w:afterAutospacing="0"/>
        <w:jc w:val="both"/>
      </w:pPr>
      <w:r w:rsidRPr="002B2A3F">
        <w:rPr>
          <w:highlight w:val="yellow"/>
        </w:rPr>
        <w:t>2</w:t>
      </w:r>
      <w:r w:rsidR="00925823" w:rsidRPr="002B2A3F">
        <w:rPr>
          <w:highlight w:val="yellow"/>
        </w:rPr>
        <w:t>.2</w:t>
      </w:r>
      <w:r w:rsidR="00BE5F4A" w:rsidRPr="002B2A3F">
        <w:rPr>
          <w:highlight w:val="yellow"/>
        </w:rPr>
        <w:t>)</w:t>
      </w:r>
      <w:r w:rsidR="00C3569A" w:rsidRPr="002B2A3F">
        <w:rPr>
          <w:highlight w:val="yellow"/>
        </w:rPr>
        <w:t xml:space="preserve"> </w:t>
      </w:r>
      <w:r w:rsidRPr="002B2A3F">
        <w:rPr>
          <w:highlight w:val="yellow"/>
        </w:rPr>
        <w:t>Hanging test with four limbs</w:t>
      </w:r>
    </w:p>
    <w:p w:rsidR="00621626" w:rsidRPr="00E01ECD" w:rsidRDefault="00621626" w:rsidP="003C73BD">
      <w:pPr>
        <w:pStyle w:val="NormalWeb"/>
        <w:spacing w:before="0" w:beforeAutospacing="0" w:after="0" w:afterAutospacing="0"/>
        <w:jc w:val="both"/>
      </w:pPr>
    </w:p>
    <w:p w:rsidR="00D94F32" w:rsidRPr="00754E72" w:rsidRDefault="00621626" w:rsidP="003C73BD">
      <w:pPr>
        <w:pStyle w:val="NormalWeb"/>
        <w:spacing w:before="0" w:beforeAutospacing="0" w:after="0" w:afterAutospacing="0"/>
        <w:jc w:val="both"/>
        <w:rPr>
          <w:highlight w:val="yellow"/>
        </w:rPr>
      </w:pPr>
      <w:r w:rsidRPr="00754E72">
        <w:rPr>
          <w:highlight w:val="yellow"/>
        </w:rPr>
        <w:t xml:space="preserve">2.2.1) Apparatus set-up: Use </w:t>
      </w:r>
      <w:r w:rsidR="004F6537" w:rsidRPr="00754E72">
        <w:rPr>
          <w:highlight w:val="yellow"/>
        </w:rPr>
        <w:t>either</w:t>
      </w:r>
      <w:r w:rsidR="00D64DC2" w:rsidRPr="00754E72">
        <w:rPr>
          <w:highlight w:val="yellow"/>
        </w:rPr>
        <w:t xml:space="preserve"> a hand-made square or the lid of a </w:t>
      </w:r>
      <w:r w:rsidR="00A2526B" w:rsidRPr="00754E72">
        <w:rPr>
          <w:highlight w:val="yellow"/>
        </w:rPr>
        <w:t xml:space="preserve">big cage </w:t>
      </w:r>
      <w:r w:rsidR="003C73BD" w:rsidRPr="00754E72">
        <w:rPr>
          <w:highlight w:val="yellow"/>
        </w:rPr>
        <w:t xml:space="preserve">for </w:t>
      </w:r>
      <w:r w:rsidR="00A2526B" w:rsidRPr="00754E72">
        <w:rPr>
          <w:highlight w:val="yellow"/>
        </w:rPr>
        <w:t xml:space="preserve">a rat or </w:t>
      </w:r>
      <w:r w:rsidR="00AF170D" w:rsidRPr="00754E72">
        <w:rPr>
          <w:highlight w:val="yellow"/>
        </w:rPr>
        <w:t>rabbit</w:t>
      </w:r>
      <w:r w:rsidRPr="00754E72">
        <w:rPr>
          <w:highlight w:val="yellow"/>
        </w:rPr>
        <w:t xml:space="preserve"> for this test. Position t</w:t>
      </w:r>
      <w:r w:rsidR="00D94F32" w:rsidRPr="00754E72">
        <w:rPr>
          <w:highlight w:val="yellow"/>
        </w:rPr>
        <w:t xml:space="preserve">he grid 35 </w:t>
      </w:r>
      <w:r w:rsidR="00A2526B" w:rsidRPr="00754E72">
        <w:rPr>
          <w:highlight w:val="yellow"/>
        </w:rPr>
        <w:t>centimeters</w:t>
      </w:r>
      <w:r w:rsidR="00D94F32" w:rsidRPr="00754E72">
        <w:rPr>
          <w:highlight w:val="yellow"/>
        </w:rPr>
        <w:t xml:space="preserve"> above soft bedding to prevent mice from harming themselves upon falling</w:t>
      </w:r>
      <w:r w:rsidR="00D64DC2" w:rsidRPr="00754E72">
        <w:rPr>
          <w:highlight w:val="yellow"/>
        </w:rPr>
        <w:t xml:space="preserve">, but </w:t>
      </w:r>
      <w:r w:rsidR="00AF170D" w:rsidRPr="00754E72">
        <w:rPr>
          <w:highlight w:val="yellow"/>
        </w:rPr>
        <w:t>also to</w:t>
      </w:r>
      <w:r w:rsidR="00D64DC2" w:rsidRPr="00754E72">
        <w:rPr>
          <w:highlight w:val="yellow"/>
        </w:rPr>
        <w:t xml:space="preserve"> discourage mice to intentionally jump off</w:t>
      </w:r>
      <w:r w:rsidR="00AF170D" w:rsidRPr="00754E72">
        <w:rPr>
          <w:highlight w:val="yellow"/>
        </w:rPr>
        <w:t xml:space="preserve"> the grid</w:t>
      </w:r>
      <w:r w:rsidR="00D94F32" w:rsidRPr="00754E72">
        <w:rPr>
          <w:highlight w:val="yellow"/>
        </w:rPr>
        <w:t xml:space="preserve">. </w:t>
      </w:r>
      <w:r w:rsidRPr="00754E72">
        <w:rPr>
          <w:highlight w:val="yellow"/>
        </w:rPr>
        <w:t>Tightly secure t</w:t>
      </w:r>
      <w:r w:rsidR="00037E23" w:rsidRPr="00754E72">
        <w:rPr>
          <w:highlight w:val="yellow"/>
        </w:rPr>
        <w:t>he</w:t>
      </w:r>
      <w:r w:rsidRPr="00754E72">
        <w:rPr>
          <w:highlight w:val="yellow"/>
        </w:rPr>
        <w:t xml:space="preserve"> grid </w:t>
      </w:r>
      <w:r w:rsidR="00037E23" w:rsidRPr="00754E72">
        <w:rPr>
          <w:highlight w:val="yellow"/>
        </w:rPr>
        <w:t xml:space="preserve">so that the experimenter does not have to manually hold the grid during the experiment as </w:t>
      </w:r>
      <w:r w:rsidR="003C73BD" w:rsidRPr="00754E72">
        <w:rPr>
          <w:highlight w:val="yellow"/>
        </w:rPr>
        <w:t xml:space="preserve">these </w:t>
      </w:r>
      <w:r w:rsidR="00037E23" w:rsidRPr="00754E72">
        <w:rPr>
          <w:highlight w:val="yellow"/>
        </w:rPr>
        <w:t>movements might interfere with the mouse’s performance.</w:t>
      </w:r>
    </w:p>
    <w:p w:rsidR="00A92EB4" w:rsidRPr="00754E72" w:rsidRDefault="00A92EB4" w:rsidP="00704EF0">
      <w:pPr>
        <w:pStyle w:val="NormalWeb"/>
        <w:spacing w:before="0" w:beforeAutospacing="0" w:after="0" w:afterAutospacing="0"/>
        <w:jc w:val="both"/>
        <w:rPr>
          <w:highlight w:val="yellow"/>
        </w:rPr>
      </w:pPr>
    </w:p>
    <w:p w:rsidR="00D94F32" w:rsidRPr="00754E72" w:rsidRDefault="00233285" w:rsidP="00704EF0">
      <w:pPr>
        <w:pStyle w:val="NormalWeb"/>
        <w:spacing w:before="0" w:beforeAutospacing="0" w:after="0" w:afterAutospacing="0"/>
        <w:jc w:val="both"/>
        <w:rPr>
          <w:highlight w:val="yellow"/>
        </w:rPr>
      </w:pPr>
      <w:r w:rsidRPr="00754E72">
        <w:rPr>
          <w:highlight w:val="yellow"/>
        </w:rPr>
        <w:t xml:space="preserve">2.2.1) </w:t>
      </w:r>
      <w:r w:rsidR="00D94F32" w:rsidRPr="00754E72">
        <w:rPr>
          <w:highlight w:val="yellow"/>
        </w:rPr>
        <w:t xml:space="preserve">Place the mouse on a grid so that it grasps it with </w:t>
      </w:r>
      <w:r w:rsidR="00A2526B" w:rsidRPr="00754E72">
        <w:rPr>
          <w:highlight w:val="yellow"/>
        </w:rPr>
        <w:t xml:space="preserve">its </w:t>
      </w:r>
      <w:r w:rsidR="00D94F32" w:rsidRPr="00754E72">
        <w:rPr>
          <w:highlight w:val="yellow"/>
        </w:rPr>
        <w:t>four paws.</w:t>
      </w:r>
    </w:p>
    <w:p w:rsidR="00233285" w:rsidRPr="00754E72" w:rsidRDefault="00233285" w:rsidP="00704EF0">
      <w:pPr>
        <w:pStyle w:val="NormalWeb"/>
        <w:spacing w:before="0" w:beforeAutospacing="0" w:after="0" w:afterAutospacing="0"/>
        <w:jc w:val="both"/>
        <w:rPr>
          <w:highlight w:val="yellow"/>
        </w:rPr>
      </w:pPr>
    </w:p>
    <w:p w:rsidR="00D94F32" w:rsidRPr="00754E72" w:rsidRDefault="00233285" w:rsidP="00704EF0">
      <w:pPr>
        <w:pStyle w:val="NormalWeb"/>
        <w:spacing w:before="0" w:beforeAutospacing="0" w:after="0" w:afterAutospacing="0"/>
        <w:jc w:val="both"/>
        <w:rPr>
          <w:highlight w:val="yellow"/>
        </w:rPr>
      </w:pPr>
      <w:r w:rsidRPr="00754E72">
        <w:rPr>
          <w:highlight w:val="yellow"/>
        </w:rPr>
        <w:t xml:space="preserve">2.2.2) </w:t>
      </w:r>
      <w:r w:rsidR="00D94F32" w:rsidRPr="00754E72">
        <w:rPr>
          <w:highlight w:val="yellow"/>
        </w:rPr>
        <w:t>Invert the grid so that the mouse is hanging and directly start the timer.</w:t>
      </w:r>
    </w:p>
    <w:p w:rsidR="00233285" w:rsidRPr="00754E72" w:rsidRDefault="00233285" w:rsidP="00704EF0">
      <w:pPr>
        <w:pStyle w:val="NormalWeb"/>
        <w:spacing w:before="0" w:beforeAutospacing="0" w:after="0" w:afterAutospacing="0"/>
        <w:jc w:val="both"/>
        <w:rPr>
          <w:highlight w:val="yellow"/>
        </w:rPr>
      </w:pPr>
    </w:p>
    <w:p w:rsidR="00233285" w:rsidRPr="00754E72" w:rsidRDefault="00233285" w:rsidP="00704EF0">
      <w:pPr>
        <w:pStyle w:val="NormalWeb"/>
        <w:spacing w:before="0" w:beforeAutospacing="0" w:after="0" w:afterAutospacing="0"/>
        <w:jc w:val="both"/>
        <w:rPr>
          <w:highlight w:val="yellow"/>
        </w:rPr>
      </w:pPr>
      <w:r w:rsidRPr="00754E72">
        <w:rPr>
          <w:highlight w:val="yellow"/>
        </w:rPr>
        <w:t xml:space="preserve">2.2.3) </w:t>
      </w:r>
      <w:r w:rsidR="00D94F32" w:rsidRPr="00754E72">
        <w:rPr>
          <w:highlight w:val="yellow"/>
        </w:rPr>
        <w:t xml:space="preserve">The test session ends for mice that are able to hang for a duration of 600 seconds. </w:t>
      </w:r>
    </w:p>
    <w:p w:rsidR="00D94F32" w:rsidRPr="00E01ECD" w:rsidRDefault="00197962" w:rsidP="00704EF0">
      <w:pPr>
        <w:pStyle w:val="NormalWeb"/>
        <w:spacing w:before="0" w:beforeAutospacing="0" w:after="0" w:afterAutospacing="0"/>
        <w:jc w:val="both"/>
      </w:pPr>
      <w:r w:rsidRPr="00754E72">
        <w:rPr>
          <w:highlight w:val="yellow"/>
        </w:rPr>
        <w:t>Give m</w:t>
      </w:r>
      <w:r w:rsidR="00D94F32" w:rsidRPr="00754E72">
        <w:rPr>
          <w:highlight w:val="yellow"/>
        </w:rPr>
        <w:t>ice</w:t>
      </w:r>
      <w:r w:rsidR="001D3032" w:rsidRPr="00754E72">
        <w:rPr>
          <w:highlight w:val="yellow"/>
        </w:rPr>
        <w:t xml:space="preserve"> that fall off the grid earlier</w:t>
      </w:r>
      <w:r w:rsidR="00D94F32" w:rsidRPr="00754E72">
        <w:rPr>
          <w:highlight w:val="yellow"/>
        </w:rPr>
        <w:t xml:space="preserve"> a maximum of two more tries.</w:t>
      </w:r>
    </w:p>
    <w:p w:rsidR="00233285" w:rsidRPr="00E01ECD" w:rsidRDefault="00233285" w:rsidP="00704EF0">
      <w:pPr>
        <w:pStyle w:val="NormalWeb"/>
        <w:spacing w:before="0" w:beforeAutospacing="0" w:after="0" w:afterAutospacing="0"/>
        <w:jc w:val="both"/>
      </w:pPr>
    </w:p>
    <w:p w:rsidR="00D94F32" w:rsidRPr="00E01ECD" w:rsidRDefault="00233285" w:rsidP="00704EF0">
      <w:pPr>
        <w:pStyle w:val="NormalWeb"/>
        <w:spacing w:before="0" w:beforeAutospacing="0" w:after="0" w:afterAutospacing="0"/>
        <w:jc w:val="both"/>
      </w:pPr>
      <w:r w:rsidRPr="00E01ECD">
        <w:t xml:space="preserve">2.2.4) </w:t>
      </w:r>
      <w:r w:rsidR="00197962" w:rsidRPr="00E01ECD">
        <w:t>Use t</w:t>
      </w:r>
      <w:r w:rsidR="00D94F32" w:rsidRPr="00E01ECD">
        <w:t xml:space="preserve">he maximum hanging time </w:t>
      </w:r>
      <w:r w:rsidR="00C24FE9">
        <w:t xml:space="preserve">(i.e. the longest of the trials) </w:t>
      </w:r>
      <w:r w:rsidR="00D94F32" w:rsidRPr="00E01ECD">
        <w:t>for further analysis.</w:t>
      </w:r>
    </w:p>
    <w:p w:rsidR="00D94F32" w:rsidRPr="00E01ECD" w:rsidRDefault="00D94F32" w:rsidP="00D94F32">
      <w:pPr>
        <w:pStyle w:val="NormalWeb"/>
        <w:spacing w:before="0" w:beforeAutospacing="0" w:after="0" w:afterAutospacing="0"/>
        <w:ind w:left="360"/>
        <w:jc w:val="both"/>
      </w:pPr>
    </w:p>
    <w:p w:rsidR="004F6537" w:rsidRPr="00DA1C1E" w:rsidRDefault="001F2156" w:rsidP="00DA1C1E">
      <w:pPr>
        <w:pStyle w:val="NormalWeb"/>
        <w:spacing w:before="0" w:beforeAutospacing="0" w:after="0" w:afterAutospacing="0"/>
        <w:jc w:val="both"/>
        <w:rPr>
          <w:b/>
        </w:rPr>
      </w:pPr>
      <w:r w:rsidRPr="00CA6730">
        <w:rPr>
          <w:b/>
          <w:highlight w:val="yellow"/>
        </w:rPr>
        <w:t>3. Rotarod running</w:t>
      </w:r>
    </w:p>
    <w:p w:rsidR="00902283" w:rsidRPr="00E01ECD" w:rsidRDefault="00902283" w:rsidP="00DA72DE">
      <w:pPr>
        <w:jc w:val="both"/>
      </w:pPr>
      <w:r w:rsidRPr="00E01ECD">
        <w:t xml:space="preserve">With </w:t>
      </w:r>
      <w:r w:rsidR="004F6537" w:rsidRPr="00E01ECD">
        <w:t xml:space="preserve">the rotarod test </w:t>
      </w:r>
      <w:r w:rsidR="00782734" w:rsidRPr="00E01ECD">
        <w:t xml:space="preserve">muscle </w:t>
      </w:r>
      <w:r w:rsidR="006075F9" w:rsidRPr="00E01ECD">
        <w:t xml:space="preserve">strength, </w:t>
      </w:r>
      <w:r w:rsidR="00782734" w:rsidRPr="00E01ECD">
        <w:t>coordination</w:t>
      </w:r>
      <w:r w:rsidR="006075F9" w:rsidRPr="00E01ECD">
        <w:t>, balance and condition</w:t>
      </w:r>
      <w:r w:rsidR="00782734" w:rsidRPr="00E01ECD">
        <w:t xml:space="preserve"> </w:t>
      </w:r>
      <w:r w:rsidRPr="00E01ECD">
        <w:t>can be determined</w:t>
      </w:r>
      <w:r w:rsidR="00E01ECD">
        <w:t xml:space="preserve"> </w:t>
      </w:r>
      <w:r w:rsidR="00E01ECD">
        <w:fldChar w:fldCharType="begin"/>
      </w:r>
      <w:r w:rsidR="005D6DF3">
        <w:instrText xml:space="preserve"> ADDIN REFMGR.CITE &lt;Refman&gt;&lt;Cite&gt;&lt;Author&gt;Chapillon&lt;/Author&gt;&lt;Year&gt;1998&lt;/Year&gt;&lt;RecNum&gt;153&lt;/RecNum&gt;&lt;IDText&gt;Early development of synchronized walking on the rotorod in rats. Effects of training and handling&lt;/IDText&gt;&lt;MDL Ref_Type="Journal"&gt;&lt;Ref_Type&gt;Journal&lt;/Ref_Type&gt;&lt;Ref_ID&gt;153&lt;/Ref_ID&gt;&lt;Title_Primary&gt;Early development of synchronized walking on the rotorod in rats. Effects of training and handling&lt;/Title_Primary&gt;&lt;Authors_Primary&gt;Chapillon,P.&lt;/Authors_Primary&gt;&lt;Authors_Primary&gt;Lalonde,R.&lt;/Authors_Primary&gt;&lt;Authors_Primary&gt;Jones,N.&lt;/Authors_Primary&gt;&lt;Authors_Primary&gt;Caston,J.&lt;/Authors_Primary&gt;&lt;Date_Primary&gt;1998/6&lt;/Date_Primary&gt;&lt;Keywords&gt;age&lt;/Keywords&gt;&lt;Keywords&gt;Aging&lt;/Keywords&gt;&lt;Keywords&gt;Animals&lt;/Keywords&gt;&lt;Keywords&gt;Brain&lt;/Keywords&gt;&lt;Keywords&gt;Handling (Psychology)&lt;/Keywords&gt;&lt;Keywords&gt;physiology&lt;/Keywords&gt;&lt;Keywords&gt;Postural Balance&lt;/Keywords&gt;&lt;Keywords&gt;psychology&lt;/Keywords&gt;&lt;Keywords&gt;Psychomotor Performance&lt;/Keywords&gt;&lt;Keywords&gt;Rats&lt;/Keywords&gt;&lt;Keywords&gt;Rats,Inbred Strains&lt;/Keywords&gt;&lt;Keywords&gt;Walking&lt;/Keywords&gt;&lt;Reprint&gt;Not in File&lt;/Reprint&gt;&lt;Start_Page&gt;77&lt;/Start_Page&gt;&lt;End_Page&gt;81&lt;/End_Page&gt;&lt;Periodical&gt;Behav.Brain Res.&lt;/Periodical&gt;&lt;Volume&gt;93&lt;/Volume&gt;&lt;Issue&gt;1-2&lt;/Issue&gt;&lt;Address&gt;Universite de Rouen, Faculte des Sciences, Laboratoire de Neurobiologie de l&amp;apos;Apprentissage, Mont-Saint-Aignan, France. Pierre_Chapillon@epeire.univ-rouen.fr&lt;/Address&gt;&lt;Web_URL&gt;PM:9659989&lt;/Web_URL&gt;&lt;ZZ_JournalStdAbbrev&gt;&lt;f name="System"&gt;Behav.Brain Res.&lt;/f&gt;&lt;/ZZ_JournalStdAbbrev&gt;&lt;ZZ_WorkformID&gt;1&lt;/ZZ_WorkformID&gt;&lt;/MDL&gt;&lt;/Cite&gt;&lt;/Refman&gt;</w:instrText>
      </w:r>
      <w:r w:rsidR="00E01ECD">
        <w:fldChar w:fldCharType="separate"/>
      </w:r>
      <w:r w:rsidR="007845E4" w:rsidRPr="007845E4">
        <w:rPr>
          <w:noProof/>
          <w:vertAlign w:val="superscript"/>
        </w:rPr>
        <w:t>17</w:t>
      </w:r>
      <w:r w:rsidR="00E01ECD">
        <w:fldChar w:fldCharType="end"/>
      </w:r>
      <w:r w:rsidR="00782734" w:rsidRPr="00E01ECD">
        <w:t xml:space="preserve">. </w:t>
      </w:r>
    </w:p>
    <w:p w:rsidR="00C24FE9" w:rsidRDefault="00C24FE9" w:rsidP="00DA72DE">
      <w:pPr>
        <w:jc w:val="both"/>
      </w:pPr>
    </w:p>
    <w:p w:rsidR="00C86AB9" w:rsidRPr="00754E72" w:rsidRDefault="00902283" w:rsidP="00DA72DE">
      <w:pPr>
        <w:jc w:val="both"/>
        <w:rPr>
          <w:highlight w:val="yellow"/>
        </w:rPr>
      </w:pPr>
      <w:r w:rsidRPr="00754E72">
        <w:rPr>
          <w:highlight w:val="yellow"/>
        </w:rPr>
        <w:t xml:space="preserve">3.1.) Apparatus set-up: </w:t>
      </w:r>
      <w:r w:rsidR="0086434B" w:rsidRPr="00754E72">
        <w:rPr>
          <w:highlight w:val="yellow"/>
        </w:rPr>
        <w:t xml:space="preserve">For this test, mice have to run on a rotating tube. </w:t>
      </w:r>
      <w:r w:rsidRPr="00754E72">
        <w:rPr>
          <w:highlight w:val="yellow"/>
        </w:rPr>
        <w:t>Ensure that the steady speed is set at 5 rotations per minute (rpm), and that the speed increases from 5 to 45 rpm in the first minute when started. A</w:t>
      </w:r>
      <w:r w:rsidR="0086434B" w:rsidRPr="00754E72">
        <w:rPr>
          <w:highlight w:val="yellow"/>
        </w:rPr>
        <w:t xml:space="preserve">fter </w:t>
      </w:r>
      <w:r w:rsidRPr="00754E72">
        <w:rPr>
          <w:highlight w:val="yellow"/>
        </w:rPr>
        <w:t xml:space="preserve">this </w:t>
      </w:r>
      <w:r w:rsidR="0086434B" w:rsidRPr="00754E72">
        <w:rPr>
          <w:highlight w:val="yellow"/>
        </w:rPr>
        <w:t xml:space="preserve">it </w:t>
      </w:r>
      <w:r w:rsidRPr="00754E72">
        <w:rPr>
          <w:highlight w:val="yellow"/>
        </w:rPr>
        <w:t xml:space="preserve">has to </w:t>
      </w:r>
      <w:r w:rsidR="0086434B" w:rsidRPr="00754E72">
        <w:rPr>
          <w:highlight w:val="yellow"/>
        </w:rPr>
        <w:t>main</w:t>
      </w:r>
      <w:r w:rsidRPr="00754E72">
        <w:rPr>
          <w:highlight w:val="yellow"/>
        </w:rPr>
        <w:t>tain its speed</w:t>
      </w:r>
      <w:r w:rsidR="0086434B" w:rsidRPr="00754E72">
        <w:rPr>
          <w:highlight w:val="yellow"/>
        </w:rPr>
        <w:t xml:space="preserve">. </w:t>
      </w:r>
    </w:p>
    <w:p w:rsidR="0086434B" w:rsidRPr="00754E72" w:rsidRDefault="0086434B" w:rsidP="00DA72DE">
      <w:pPr>
        <w:jc w:val="both"/>
        <w:rPr>
          <w:b/>
          <w:highlight w:val="yellow"/>
        </w:rPr>
      </w:pPr>
    </w:p>
    <w:p w:rsidR="000F74CC" w:rsidRPr="00754E72" w:rsidRDefault="004F6537" w:rsidP="00704EF0">
      <w:pPr>
        <w:jc w:val="both"/>
        <w:rPr>
          <w:highlight w:val="yellow"/>
        </w:rPr>
      </w:pPr>
      <w:r w:rsidRPr="00754E72">
        <w:rPr>
          <w:highlight w:val="yellow"/>
        </w:rPr>
        <w:t>3.2</w:t>
      </w:r>
      <w:r w:rsidR="00233285" w:rsidRPr="00754E72">
        <w:rPr>
          <w:highlight w:val="yellow"/>
        </w:rPr>
        <w:t xml:space="preserve">) </w:t>
      </w:r>
      <w:r w:rsidR="007C296A" w:rsidRPr="00754E72">
        <w:rPr>
          <w:highlight w:val="yellow"/>
        </w:rPr>
        <w:t>Place the m</w:t>
      </w:r>
      <w:r w:rsidR="000F74CC" w:rsidRPr="00754E72">
        <w:rPr>
          <w:highlight w:val="yellow"/>
        </w:rPr>
        <w:t xml:space="preserve">ice on the </w:t>
      </w:r>
      <w:r w:rsidR="0086434B" w:rsidRPr="00754E72">
        <w:rPr>
          <w:highlight w:val="yellow"/>
        </w:rPr>
        <w:t xml:space="preserve">tube of the </w:t>
      </w:r>
      <w:r w:rsidR="000F74CC" w:rsidRPr="00754E72">
        <w:rPr>
          <w:highlight w:val="yellow"/>
        </w:rPr>
        <w:t xml:space="preserve">rotarod when it rotates at a </w:t>
      </w:r>
      <w:r w:rsidR="0086434B" w:rsidRPr="00754E72">
        <w:rPr>
          <w:highlight w:val="yellow"/>
        </w:rPr>
        <w:t xml:space="preserve">slow steady </w:t>
      </w:r>
      <w:r w:rsidR="00C86AB9" w:rsidRPr="00754E72">
        <w:rPr>
          <w:highlight w:val="yellow"/>
        </w:rPr>
        <w:t>speed</w:t>
      </w:r>
      <w:r w:rsidR="000F74CC" w:rsidRPr="00754E72">
        <w:rPr>
          <w:highlight w:val="yellow"/>
        </w:rPr>
        <w:t xml:space="preserve"> of </w:t>
      </w:r>
      <w:r w:rsidR="00C86AB9" w:rsidRPr="00754E72">
        <w:rPr>
          <w:highlight w:val="yellow"/>
        </w:rPr>
        <w:t xml:space="preserve">5 </w:t>
      </w:r>
      <w:r w:rsidR="000F74CC" w:rsidRPr="00754E72">
        <w:rPr>
          <w:highlight w:val="yellow"/>
        </w:rPr>
        <w:t>rpm.</w:t>
      </w:r>
      <w:r w:rsidR="00F948DD" w:rsidRPr="00754E72">
        <w:rPr>
          <w:highlight w:val="yellow"/>
        </w:rPr>
        <w:t xml:space="preserve"> Five mice can be tested simultaneously.</w:t>
      </w:r>
    </w:p>
    <w:p w:rsidR="00E11D57" w:rsidRPr="00754E72" w:rsidRDefault="00E11D57" w:rsidP="00704EF0">
      <w:pPr>
        <w:jc w:val="both"/>
        <w:rPr>
          <w:highlight w:val="yellow"/>
        </w:rPr>
      </w:pPr>
    </w:p>
    <w:p w:rsidR="000F74CC" w:rsidRPr="00754E72" w:rsidRDefault="004F6537" w:rsidP="00704EF0">
      <w:pPr>
        <w:jc w:val="both"/>
        <w:rPr>
          <w:highlight w:val="yellow"/>
        </w:rPr>
      </w:pPr>
      <w:r w:rsidRPr="00754E72">
        <w:rPr>
          <w:highlight w:val="yellow"/>
        </w:rPr>
        <w:t>3.3</w:t>
      </w:r>
      <w:r w:rsidR="00233285" w:rsidRPr="00754E72">
        <w:rPr>
          <w:highlight w:val="yellow"/>
        </w:rPr>
        <w:t xml:space="preserve">) </w:t>
      </w:r>
      <w:r w:rsidRPr="00754E72">
        <w:rPr>
          <w:highlight w:val="yellow"/>
        </w:rPr>
        <w:t>Start the run once all mice are positioned</w:t>
      </w:r>
      <w:r w:rsidR="006075F9" w:rsidRPr="00754E72">
        <w:rPr>
          <w:highlight w:val="yellow"/>
        </w:rPr>
        <w:t xml:space="preserve">. Within </w:t>
      </w:r>
      <w:r w:rsidR="008D35E3" w:rsidRPr="00754E72">
        <w:rPr>
          <w:highlight w:val="yellow"/>
        </w:rPr>
        <w:t xml:space="preserve">the first minute </w:t>
      </w:r>
      <w:r w:rsidR="0086434B" w:rsidRPr="00754E72">
        <w:rPr>
          <w:highlight w:val="yellow"/>
        </w:rPr>
        <w:t xml:space="preserve">the speed of the tube </w:t>
      </w:r>
      <w:r w:rsidR="000F74CC" w:rsidRPr="00754E72">
        <w:rPr>
          <w:highlight w:val="yellow"/>
        </w:rPr>
        <w:t>accelerat</w:t>
      </w:r>
      <w:r w:rsidR="0086434B" w:rsidRPr="00754E72">
        <w:rPr>
          <w:highlight w:val="yellow"/>
        </w:rPr>
        <w:t>es</w:t>
      </w:r>
      <w:r w:rsidR="000F74CC" w:rsidRPr="00754E72">
        <w:rPr>
          <w:highlight w:val="yellow"/>
        </w:rPr>
        <w:t xml:space="preserve"> from </w:t>
      </w:r>
      <w:r w:rsidR="00C86AB9" w:rsidRPr="00754E72">
        <w:rPr>
          <w:highlight w:val="yellow"/>
        </w:rPr>
        <w:t>5</w:t>
      </w:r>
      <w:r w:rsidR="000F74CC" w:rsidRPr="00754E72">
        <w:rPr>
          <w:highlight w:val="yellow"/>
        </w:rPr>
        <w:t xml:space="preserve"> to </w:t>
      </w:r>
      <w:r w:rsidR="00C86AB9" w:rsidRPr="00754E72">
        <w:rPr>
          <w:highlight w:val="yellow"/>
        </w:rPr>
        <w:t>45</w:t>
      </w:r>
      <w:r w:rsidR="00F8756F" w:rsidRPr="00754E72">
        <w:rPr>
          <w:highlight w:val="yellow"/>
        </w:rPr>
        <w:t xml:space="preserve"> rpm</w:t>
      </w:r>
      <w:r w:rsidR="000F74CC" w:rsidRPr="00754E72">
        <w:rPr>
          <w:highlight w:val="yellow"/>
        </w:rPr>
        <w:t xml:space="preserve"> after which i</w:t>
      </w:r>
      <w:r w:rsidR="007C296A" w:rsidRPr="00754E72">
        <w:rPr>
          <w:highlight w:val="yellow"/>
        </w:rPr>
        <w:t>t</w:t>
      </w:r>
      <w:r w:rsidR="000F74CC" w:rsidRPr="00754E72">
        <w:rPr>
          <w:highlight w:val="yellow"/>
        </w:rPr>
        <w:t xml:space="preserve"> maintains that speed.</w:t>
      </w:r>
    </w:p>
    <w:p w:rsidR="00E11D57" w:rsidRPr="00754E72" w:rsidRDefault="00E11D57" w:rsidP="00704EF0">
      <w:pPr>
        <w:jc w:val="both"/>
        <w:rPr>
          <w:highlight w:val="yellow"/>
        </w:rPr>
      </w:pPr>
    </w:p>
    <w:p w:rsidR="00E11D57" w:rsidRPr="00754E72" w:rsidRDefault="004F6537" w:rsidP="0007610D">
      <w:pPr>
        <w:jc w:val="both"/>
        <w:rPr>
          <w:highlight w:val="yellow"/>
        </w:rPr>
      </w:pPr>
      <w:r w:rsidRPr="00754E72">
        <w:rPr>
          <w:highlight w:val="yellow"/>
        </w:rPr>
        <w:t>3.4</w:t>
      </w:r>
      <w:r w:rsidR="00233285" w:rsidRPr="00754E72">
        <w:rPr>
          <w:highlight w:val="yellow"/>
        </w:rPr>
        <w:t xml:space="preserve">) </w:t>
      </w:r>
      <w:r w:rsidRPr="00754E72">
        <w:rPr>
          <w:highlight w:val="yellow"/>
        </w:rPr>
        <w:t xml:space="preserve">Monitor the run. </w:t>
      </w:r>
      <w:r w:rsidR="00C86AB9" w:rsidRPr="00754E72">
        <w:rPr>
          <w:highlight w:val="yellow"/>
        </w:rPr>
        <w:t xml:space="preserve">The running time is </w:t>
      </w:r>
      <w:r w:rsidR="00097CE4" w:rsidRPr="00754E72">
        <w:rPr>
          <w:highlight w:val="yellow"/>
        </w:rPr>
        <w:t xml:space="preserve">continuously </w:t>
      </w:r>
      <w:r w:rsidRPr="00754E72">
        <w:rPr>
          <w:highlight w:val="yellow"/>
        </w:rPr>
        <w:t>recorded</w:t>
      </w:r>
      <w:r w:rsidR="00902283" w:rsidRPr="00754E72">
        <w:rPr>
          <w:highlight w:val="yellow"/>
        </w:rPr>
        <w:t xml:space="preserve"> by the software</w:t>
      </w:r>
      <w:r w:rsidRPr="00754E72">
        <w:rPr>
          <w:highlight w:val="yellow"/>
        </w:rPr>
        <w:t>. Running time</w:t>
      </w:r>
      <w:r w:rsidR="00C86AB9" w:rsidRPr="00754E72">
        <w:rPr>
          <w:highlight w:val="yellow"/>
        </w:rPr>
        <w:t xml:space="preserve"> stop</w:t>
      </w:r>
      <w:r w:rsidR="00F948DD" w:rsidRPr="00754E72">
        <w:rPr>
          <w:highlight w:val="yellow"/>
        </w:rPr>
        <w:t>s</w:t>
      </w:r>
      <w:r w:rsidR="00C86AB9" w:rsidRPr="00754E72">
        <w:rPr>
          <w:highlight w:val="yellow"/>
        </w:rPr>
        <w:t xml:space="preserve"> </w:t>
      </w:r>
      <w:r w:rsidR="00B90F3D" w:rsidRPr="00754E72">
        <w:rPr>
          <w:highlight w:val="yellow"/>
        </w:rPr>
        <w:t xml:space="preserve">automatically </w:t>
      </w:r>
      <w:r w:rsidR="00C86AB9" w:rsidRPr="00754E72">
        <w:rPr>
          <w:highlight w:val="yellow"/>
        </w:rPr>
        <w:t xml:space="preserve">when </w:t>
      </w:r>
      <w:r w:rsidR="00F948DD" w:rsidRPr="00754E72">
        <w:rPr>
          <w:highlight w:val="yellow"/>
        </w:rPr>
        <w:t xml:space="preserve">a </w:t>
      </w:r>
      <w:r w:rsidR="00C86AB9" w:rsidRPr="00754E72">
        <w:rPr>
          <w:highlight w:val="yellow"/>
        </w:rPr>
        <w:t>m</w:t>
      </w:r>
      <w:r w:rsidR="00F948DD" w:rsidRPr="00754E72">
        <w:rPr>
          <w:highlight w:val="yellow"/>
        </w:rPr>
        <w:t>ous</w:t>
      </w:r>
      <w:r w:rsidR="00C86AB9" w:rsidRPr="00754E72">
        <w:rPr>
          <w:highlight w:val="yellow"/>
        </w:rPr>
        <w:t>e fall</w:t>
      </w:r>
      <w:r w:rsidR="00F948DD" w:rsidRPr="00754E72">
        <w:rPr>
          <w:highlight w:val="yellow"/>
        </w:rPr>
        <w:t>s</w:t>
      </w:r>
      <w:r w:rsidRPr="00754E72">
        <w:rPr>
          <w:highlight w:val="yellow"/>
        </w:rPr>
        <w:t xml:space="preserve"> off the tube</w:t>
      </w:r>
      <w:r w:rsidR="0007610D" w:rsidRPr="00754E72">
        <w:rPr>
          <w:highlight w:val="yellow"/>
        </w:rPr>
        <w:t xml:space="preserve"> as this</w:t>
      </w:r>
      <w:r w:rsidRPr="00754E72">
        <w:rPr>
          <w:highlight w:val="yellow"/>
        </w:rPr>
        <w:t xml:space="preserve"> </w:t>
      </w:r>
      <w:r w:rsidR="00C86AB9" w:rsidRPr="00754E72">
        <w:rPr>
          <w:highlight w:val="yellow"/>
        </w:rPr>
        <w:t>activate</w:t>
      </w:r>
      <w:r w:rsidR="00F948DD" w:rsidRPr="00754E72">
        <w:rPr>
          <w:highlight w:val="yellow"/>
        </w:rPr>
        <w:t>s</w:t>
      </w:r>
      <w:r w:rsidR="00C86AB9" w:rsidRPr="00754E72">
        <w:rPr>
          <w:highlight w:val="yellow"/>
        </w:rPr>
        <w:t xml:space="preserve"> the time bar</w:t>
      </w:r>
      <w:r w:rsidR="00097CE4" w:rsidRPr="00754E72">
        <w:rPr>
          <w:highlight w:val="yellow"/>
        </w:rPr>
        <w:t xml:space="preserve"> positioned below the tube</w:t>
      </w:r>
      <w:r w:rsidR="00C86AB9" w:rsidRPr="00754E72">
        <w:rPr>
          <w:highlight w:val="yellow"/>
        </w:rPr>
        <w:t xml:space="preserve">. </w:t>
      </w:r>
    </w:p>
    <w:p w:rsidR="00A92EB4" w:rsidRPr="00754E72" w:rsidRDefault="00A92EB4" w:rsidP="00704EF0">
      <w:pPr>
        <w:jc w:val="both"/>
        <w:rPr>
          <w:highlight w:val="yellow"/>
        </w:rPr>
      </w:pPr>
    </w:p>
    <w:p w:rsidR="00C86AB9" w:rsidRPr="00E01ECD" w:rsidRDefault="004F6537" w:rsidP="00704EF0">
      <w:pPr>
        <w:jc w:val="both"/>
      </w:pPr>
      <w:r w:rsidRPr="00754E72">
        <w:rPr>
          <w:highlight w:val="yellow"/>
        </w:rPr>
        <w:t>3.5</w:t>
      </w:r>
      <w:r w:rsidR="00233285" w:rsidRPr="00754E72">
        <w:rPr>
          <w:highlight w:val="yellow"/>
        </w:rPr>
        <w:t xml:space="preserve">) </w:t>
      </w:r>
      <w:r w:rsidRPr="00754E72">
        <w:rPr>
          <w:highlight w:val="yellow"/>
        </w:rPr>
        <w:t>End the test</w:t>
      </w:r>
      <w:r w:rsidR="00F8756F" w:rsidRPr="00754E72">
        <w:rPr>
          <w:highlight w:val="yellow"/>
        </w:rPr>
        <w:t xml:space="preserve"> session for mice that are able to run for </w:t>
      </w:r>
      <w:r w:rsidR="00C86AB9" w:rsidRPr="00754E72">
        <w:rPr>
          <w:highlight w:val="yellow"/>
        </w:rPr>
        <w:t>a duration of 500 seconds</w:t>
      </w:r>
      <w:r w:rsidR="00F8756F" w:rsidRPr="00754E72">
        <w:rPr>
          <w:highlight w:val="yellow"/>
        </w:rPr>
        <w:t>.</w:t>
      </w:r>
      <w:r w:rsidR="00C86AB9" w:rsidRPr="00754E72">
        <w:rPr>
          <w:highlight w:val="yellow"/>
        </w:rPr>
        <w:t xml:space="preserve"> </w:t>
      </w:r>
      <w:r w:rsidR="00902283" w:rsidRPr="00754E72">
        <w:rPr>
          <w:highlight w:val="yellow"/>
        </w:rPr>
        <w:t>G</w:t>
      </w:r>
      <w:r w:rsidRPr="00754E72">
        <w:rPr>
          <w:highlight w:val="yellow"/>
        </w:rPr>
        <w:t>ive mice</w:t>
      </w:r>
      <w:r w:rsidR="00C86AB9" w:rsidRPr="00754E72">
        <w:rPr>
          <w:highlight w:val="yellow"/>
        </w:rPr>
        <w:t xml:space="preserve"> </w:t>
      </w:r>
      <w:r w:rsidR="00F8756F" w:rsidRPr="00754E72">
        <w:rPr>
          <w:highlight w:val="yellow"/>
        </w:rPr>
        <w:t xml:space="preserve">a maximum of </w:t>
      </w:r>
      <w:r w:rsidR="00C86AB9" w:rsidRPr="00754E72">
        <w:rPr>
          <w:highlight w:val="yellow"/>
        </w:rPr>
        <w:t xml:space="preserve">two more tries </w:t>
      </w:r>
      <w:r w:rsidR="00547D4D" w:rsidRPr="00754E72">
        <w:rPr>
          <w:highlight w:val="yellow"/>
        </w:rPr>
        <w:t xml:space="preserve">allowing them </w:t>
      </w:r>
      <w:r w:rsidR="00C86AB9" w:rsidRPr="00754E72">
        <w:rPr>
          <w:highlight w:val="yellow"/>
        </w:rPr>
        <w:t>to improve their running time</w:t>
      </w:r>
      <w:r w:rsidR="00902283" w:rsidRPr="00754E72">
        <w:rPr>
          <w:highlight w:val="yellow"/>
        </w:rPr>
        <w:t>, when they fall earlier</w:t>
      </w:r>
      <w:r w:rsidR="00C24FE9" w:rsidRPr="00754E72">
        <w:rPr>
          <w:highlight w:val="yellow"/>
        </w:rPr>
        <w:t>.</w:t>
      </w:r>
    </w:p>
    <w:p w:rsidR="00E11D57" w:rsidRPr="00E01ECD" w:rsidRDefault="00E11D57" w:rsidP="00704EF0">
      <w:pPr>
        <w:jc w:val="both"/>
      </w:pPr>
    </w:p>
    <w:p w:rsidR="00C86AB9" w:rsidRPr="00E01ECD" w:rsidRDefault="004F6537" w:rsidP="00704EF0">
      <w:pPr>
        <w:jc w:val="both"/>
      </w:pPr>
      <w:r w:rsidRPr="00E01ECD">
        <w:t>3.6</w:t>
      </w:r>
      <w:r w:rsidR="00233285" w:rsidRPr="00E01ECD">
        <w:t xml:space="preserve">) </w:t>
      </w:r>
      <w:r w:rsidR="007C296A" w:rsidRPr="00E01ECD">
        <w:t>Use t</w:t>
      </w:r>
      <w:r w:rsidR="00C86AB9" w:rsidRPr="00E01ECD">
        <w:t xml:space="preserve">he maximum running time </w:t>
      </w:r>
      <w:r w:rsidR="00E82649">
        <w:t xml:space="preserve">(i.e. the longest off the trials) </w:t>
      </w:r>
      <w:r w:rsidR="00C86AB9" w:rsidRPr="00E01ECD">
        <w:t>for further analysis.</w:t>
      </w:r>
    </w:p>
    <w:p w:rsidR="002F230E" w:rsidRPr="00E01ECD" w:rsidRDefault="002F230E" w:rsidP="00DA72DE">
      <w:pPr>
        <w:jc w:val="both"/>
        <w:rPr>
          <w:b/>
        </w:rPr>
      </w:pPr>
    </w:p>
    <w:p w:rsidR="001F2156" w:rsidRPr="00E01ECD" w:rsidRDefault="002F230E" w:rsidP="00DA72DE">
      <w:pPr>
        <w:pStyle w:val="NormalWeb"/>
        <w:spacing w:before="0" w:beforeAutospacing="0" w:after="0" w:afterAutospacing="0"/>
        <w:jc w:val="both"/>
        <w:rPr>
          <w:b/>
        </w:rPr>
      </w:pPr>
      <w:r w:rsidRPr="00CA6730">
        <w:rPr>
          <w:b/>
          <w:highlight w:val="yellow"/>
        </w:rPr>
        <w:t>4</w:t>
      </w:r>
      <w:r w:rsidR="001F2156" w:rsidRPr="00CA6730">
        <w:rPr>
          <w:b/>
          <w:highlight w:val="yellow"/>
        </w:rPr>
        <w:t xml:space="preserve">. Treadmill </w:t>
      </w:r>
      <w:r w:rsidR="00011686" w:rsidRPr="00CA6730">
        <w:rPr>
          <w:b/>
          <w:highlight w:val="yellow"/>
        </w:rPr>
        <w:t>exercise</w:t>
      </w:r>
    </w:p>
    <w:p w:rsidR="00A92EB4" w:rsidRPr="00E01ECD" w:rsidRDefault="00BF32FC" w:rsidP="0007610D">
      <w:pPr>
        <w:pStyle w:val="NormalWeb"/>
        <w:spacing w:before="0" w:beforeAutospacing="0" w:after="0" w:afterAutospacing="0"/>
        <w:jc w:val="both"/>
      </w:pPr>
      <w:r>
        <w:t>The treadmill can be used in three ways as a tool in pre-clinical research. Firstly, f</w:t>
      </w:r>
      <w:r w:rsidR="00E14A0F" w:rsidRPr="00E01ECD">
        <w:t xml:space="preserve">orced treadmill running can be used to </w:t>
      </w:r>
      <w:r w:rsidR="00612B9A" w:rsidRPr="00E01ECD">
        <w:t>exacerbate</w:t>
      </w:r>
      <w:r w:rsidR="00E14A0F" w:rsidRPr="00E01ECD">
        <w:t xml:space="preserve"> disease pathology</w:t>
      </w:r>
      <w:r>
        <w:t xml:space="preserve"> as described in this protocol</w:t>
      </w:r>
      <w:r w:rsidR="00424F98">
        <w:t xml:space="preserve"> (</w:t>
      </w:r>
      <w:r w:rsidR="003E29D7">
        <w:t>see also:</w:t>
      </w:r>
      <w:r>
        <w:t xml:space="preserve"> </w:t>
      </w:r>
      <w:r w:rsidRPr="00BF32FC">
        <w:t>http://www.treat-nmd.eu/downloads/file/sops/dmd/MDX/DMD_M.2.1.001.pdf</w:t>
      </w:r>
      <w:r w:rsidR="00424F98">
        <w:t>)</w:t>
      </w:r>
      <w:r>
        <w:t>.</w:t>
      </w:r>
      <w:r w:rsidR="004D5894" w:rsidRPr="00E01ECD">
        <w:t xml:space="preserve"> </w:t>
      </w:r>
      <w:r>
        <w:t xml:space="preserve">Secondly, </w:t>
      </w:r>
      <w:r w:rsidR="004D5894" w:rsidRPr="00E01ECD">
        <w:t>the maximal running capabilit</w:t>
      </w:r>
      <w:r w:rsidR="003C73BD" w:rsidRPr="00E01ECD">
        <w:t>y</w:t>
      </w:r>
      <w:r w:rsidR="004D5894" w:rsidRPr="00E01ECD">
        <w:t xml:space="preserve"> of mice and the effects of treatments on this</w:t>
      </w:r>
      <w:r w:rsidR="00E14A0F" w:rsidRPr="00E01ECD">
        <w:t xml:space="preserve"> </w:t>
      </w:r>
      <w:r>
        <w:t xml:space="preserve">can be assessed </w:t>
      </w:r>
      <w:r w:rsidR="00B90F3D" w:rsidRPr="00E01ECD">
        <w:t>(</w:t>
      </w:r>
      <w:r w:rsidR="004D5894" w:rsidRPr="00E01ECD">
        <w:t>See for the method to let mice run till exhaustion</w:t>
      </w:r>
      <w:r w:rsidR="00B90F3D" w:rsidRPr="00E01ECD">
        <w:t xml:space="preserve"> </w:t>
      </w:r>
      <w:hyperlink r:id="rId11" w:history="1">
        <w:r w:rsidR="00037E23" w:rsidRPr="00E01ECD">
          <w:rPr>
            <w:rStyle w:val="Hyperlink"/>
            <w:color w:val="auto"/>
            <w:u w:val="none"/>
          </w:rPr>
          <w:t>http://www.treat-nmd.eu/downloads/file/sops/dmd/MDX/DMD_M.2</w:t>
        </w:r>
      </w:hyperlink>
      <w:r w:rsidR="00B90F3D" w:rsidRPr="00E01ECD">
        <w:t>.1.003.pdf)</w:t>
      </w:r>
      <w:r w:rsidR="004D5894" w:rsidRPr="00E01ECD">
        <w:t xml:space="preserve">. </w:t>
      </w:r>
      <w:r>
        <w:t>Finally</w:t>
      </w:r>
      <w:r w:rsidR="001632BA" w:rsidRPr="00E01ECD">
        <w:t xml:space="preserve">, treadmill running can be used prior to another functional test to exhaust the mouse so that it performs less well in the second test </w:t>
      </w:r>
      <w:r w:rsidR="00E01ECD" w:rsidRPr="00E01ECD">
        <w:fldChar w:fldCharType="begin">
          <w:fldData xml:space="preserve">PFJlZm1hbj48Q2l0ZT48QXV0aG9yPnZhbiBQdXR0ZW48L0F1dGhvcj48WWVhcj4yMDEyPC9ZZWFy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</w:fldData>
        </w:fldChar>
      </w:r>
      <w:r w:rsidR="005D6DF3">
        <w:instrText xml:space="preserve"> ADDIN REFMGR.CITE </w:instrText>
      </w:r>
      <w:r w:rsidR="005D6DF3">
        <w:fldChar w:fldCharType="begin">
          <w:fldData xml:space="preserve">PFJlZm1hbj48Q2l0ZT48QXV0aG9yPnZhbiBQdXR0ZW48L0F1dGhvcj48WWVhcj4yMDEyPC9ZZWFy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</w:fldData>
        </w:fldChar>
      </w:r>
      <w:r w:rsidR="005D6DF3">
        <w:instrText xml:space="preserve"> ADDIN EN.CITE.DATA </w:instrText>
      </w:r>
      <w:r w:rsidR="005D6DF3">
        <w:fldChar w:fldCharType="end"/>
      </w:r>
      <w:r w:rsidR="00E01ECD" w:rsidRPr="00E01ECD">
        <w:fldChar w:fldCharType="separate"/>
      </w:r>
      <w:r w:rsidR="007845E4" w:rsidRPr="007845E4">
        <w:rPr>
          <w:noProof/>
          <w:vertAlign w:val="superscript"/>
        </w:rPr>
        <w:t>13</w:t>
      </w:r>
      <w:r w:rsidR="00E01ECD" w:rsidRPr="00E01ECD">
        <w:fldChar w:fldCharType="end"/>
      </w:r>
      <w:r w:rsidR="001632BA" w:rsidRPr="00E01ECD">
        <w:t xml:space="preserve">. </w:t>
      </w:r>
      <w:r>
        <w:t xml:space="preserve">This is done by exercising mice twice or three times weekly as described below, directly followed by either one of the functional tests described in protocol 1-3.  </w:t>
      </w:r>
    </w:p>
    <w:p w:rsidR="00A92EB4" w:rsidRPr="00E01ECD" w:rsidRDefault="00A92EB4" w:rsidP="00A92EB4">
      <w:pPr>
        <w:pStyle w:val="NormalWeb"/>
        <w:spacing w:before="0" w:beforeAutospacing="0" w:after="0" w:afterAutospacing="0"/>
        <w:jc w:val="both"/>
      </w:pPr>
    </w:p>
    <w:p w:rsidR="004D5894" w:rsidRPr="00E01ECD" w:rsidRDefault="007B3688" w:rsidP="00A92EB4">
      <w:pPr>
        <w:pStyle w:val="NormalWeb"/>
        <w:spacing w:before="0" w:beforeAutospacing="0" w:after="0" w:afterAutospacing="0"/>
        <w:jc w:val="both"/>
      </w:pPr>
      <w:r w:rsidRPr="00E01ECD">
        <w:t xml:space="preserve">4.1) Apparatus set-up: </w:t>
      </w:r>
      <w:r w:rsidR="00612B9A" w:rsidRPr="00E01ECD">
        <w:t xml:space="preserve">There are several treadmills commercially available on which several mice can run simultaneously </w:t>
      </w:r>
      <w:r w:rsidR="003C73BD" w:rsidRPr="00E01ECD">
        <w:t xml:space="preserve">and for which </w:t>
      </w:r>
      <w:r w:rsidR="00612B9A" w:rsidRPr="00E01ECD">
        <w:t>e</w:t>
      </w:r>
      <w:r w:rsidR="00523E4F" w:rsidRPr="00E01ECD">
        <w:t xml:space="preserve">levation, duration and speed can be </w:t>
      </w:r>
      <w:r w:rsidR="00612B9A" w:rsidRPr="00E01ECD">
        <w:t xml:space="preserve">adjusted. </w:t>
      </w:r>
      <w:r w:rsidR="00763A42" w:rsidRPr="00E01ECD">
        <w:t xml:space="preserve">Some treadmills are equipped with a grid </w:t>
      </w:r>
      <w:r w:rsidR="00AB00E0" w:rsidRPr="00E01ECD">
        <w:t xml:space="preserve">to deliver low-intensity shocks </w:t>
      </w:r>
      <w:r w:rsidR="00763A42" w:rsidRPr="00E01ECD">
        <w:t>to encourage mice to run</w:t>
      </w:r>
      <w:r w:rsidR="004E1212">
        <w:t>.</w:t>
      </w:r>
      <w:r w:rsidR="00612B9A" w:rsidRPr="00E01ECD">
        <w:t xml:space="preserve"> </w:t>
      </w:r>
      <w:r w:rsidR="004E1212">
        <w:t>H</w:t>
      </w:r>
      <w:r w:rsidR="001110F3" w:rsidRPr="00E01ECD">
        <w:t>owever,</w:t>
      </w:r>
      <w:r w:rsidR="00612B9A" w:rsidRPr="00E01ECD">
        <w:t xml:space="preserve"> </w:t>
      </w:r>
      <w:r w:rsidR="004E1212">
        <w:rPr>
          <w:i/>
        </w:rPr>
        <w:t xml:space="preserve">mdx </w:t>
      </w:r>
      <w:r w:rsidR="00763A42" w:rsidRPr="00E01ECD">
        <w:t xml:space="preserve">mice </w:t>
      </w:r>
      <w:r w:rsidR="004E1212">
        <w:t xml:space="preserve">are sensitive to stress and </w:t>
      </w:r>
      <w:r w:rsidR="00763A42" w:rsidRPr="00E01ECD">
        <w:t xml:space="preserve">can </w:t>
      </w:r>
      <w:r w:rsidR="001110F3" w:rsidRPr="00E01ECD">
        <w:t>easily</w:t>
      </w:r>
      <w:r w:rsidR="00763A42" w:rsidRPr="00E01ECD">
        <w:t xml:space="preserve"> be motivated in a friendlier manner by </w:t>
      </w:r>
      <w:r w:rsidR="00612B9A" w:rsidRPr="00E01ECD">
        <w:t xml:space="preserve">a gentle </w:t>
      </w:r>
      <w:r w:rsidR="00763A42" w:rsidRPr="00E01ECD">
        <w:t>push</w:t>
      </w:r>
      <w:r w:rsidR="00612B9A" w:rsidRPr="00E01ECD">
        <w:t xml:space="preserve"> </w:t>
      </w:r>
      <w:r w:rsidR="001110F3" w:rsidRPr="00E01ECD">
        <w:t xml:space="preserve">with the hand </w:t>
      </w:r>
      <w:r w:rsidR="00AB00E0" w:rsidRPr="00E01ECD">
        <w:t>in the running direction</w:t>
      </w:r>
      <w:r w:rsidR="00612B9A" w:rsidRPr="00E01ECD">
        <w:t xml:space="preserve">. </w:t>
      </w:r>
      <w:r w:rsidR="004E1212">
        <w:t>Therefore</w:t>
      </w:r>
      <w:r w:rsidR="00B21810">
        <w:t>, it is</w:t>
      </w:r>
      <w:r w:rsidR="004E1212">
        <w:t xml:space="preserve"> strongly encourage</w:t>
      </w:r>
      <w:r w:rsidR="00B21810">
        <w:t>d</w:t>
      </w:r>
      <w:r w:rsidR="004E1212">
        <w:t xml:space="preserve"> to NOT use the shock grid. </w:t>
      </w:r>
      <w:r w:rsidR="00AD74AB" w:rsidRPr="00E01ECD">
        <w:t>Generally, s</w:t>
      </w:r>
      <w:r w:rsidR="00612B9A" w:rsidRPr="00E01ECD">
        <w:t xml:space="preserve">timulation </w:t>
      </w:r>
      <w:r w:rsidR="004E1212">
        <w:t xml:space="preserve">with the hand </w:t>
      </w:r>
      <w:r w:rsidR="00612B9A" w:rsidRPr="00E01ECD">
        <w:t>is</w:t>
      </w:r>
      <w:r w:rsidR="00BB0E9D" w:rsidRPr="00E01ECD">
        <w:t xml:space="preserve"> only needed during the first </w:t>
      </w:r>
      <w:r w:rsidR="001110F3" w:rsidRPr="00E01ECD">
        <w:t xml:space="preserve">running </w:t>
      </w:r>
      <w:r w:rsidR="00BB0E9D" w:rsidRPr="00E01ECD">
        <w:t>session.</w:t>
      </w:r>
      <w:r w:rsidR="00800805" w:rsidRPr="00E01ECD">
        <w:t xml:space="preserve"> </w:t>
      </w:r>
    </w:p>
    <w:p w:rsidR="004D5894" w:rsidRPr="00E01ECD" w:rsidRDefault="004D5894" w:rsidP="004D5894">
      <w:pPr>
        <w:pStyle w:val="NormalWeb"/>
        <w:spacing w:before="0" w:beforeAutospacing="0" w:after="0" w:afterAutospacing="0"/>
        <w:jc w:val="both"/>
      </w:pPr>
    </w:p>
    <w:p w:rsidR="00E11D57" w:rsidRDefault="007B3688" w:rsidP="00704EF0">
      <w:pPr>
        <w:jc w:val="both"/>
        <w:rPr>
          <w:highlight w:val="yellow"/>
        </w:rPr>
      </w:pPr>
      <w:r w:rsidRPr="00754E72">
        <w:rPr>
          <w:highlight w:val="yellow"/>
        </w:rPr>
        <w:t>4.2</w:t>
      </w:r>
      <w:r w:rsidR="00233285" w:rsidRPr="00754E72">
        <w:rPr>
          <w:highlight w:val="yellow"/>
        </w:rPr>
        <w:t xml:space="preserve">) </w:t>
      </w:r>
      <w:r w:rsidR="007C296A" w:rsidRPr="00754E72">
        <w:rPr>
          <w:highlight w:val="yellow"/>
        </w:rPr>
        <w:t>Place the m</w:t>
      </w:r>
      <w:r w:rsidR="00386D53" w:rsidRPr="00754E72">
        <w:rPr>
          <w:highlight w:val="yellow"/>
        </w:rPr>
        <w:t xml:space="preserve">ice on the horizontal treadmill. </w:t>
      </w:r>
    </w:p>
    <w:p w:rsidR="0051664B" w:rsidRPr="00754E72" w:rsidRDefault="0051664B" w:rsidP="00704EF0">
      <w:pPr>
        <w:jc w:val="both"/>
        <w:rPr>
          <w:highlight w:val="yellow"/>
        </w:rPr>
      </w:pPr>
    </w:p>
    <w:p w:rsidR="00386D53" w:rsidRPr="00754E72" w:rsidRDefault="007B3688" w:rsidP="00704EF0">
      <w:pPr>
        <w:jc w:val="both"/>
        <w:rPr>
          <w:highlight w:val="yellow"/>
        </w:rPr>
      </w:pPr>
      <w:r w:rsidRPr="00754E72">
        <w:rPr>
          <w:highlight w:val="yellow"/>
        </w:rPr>
        <w:t>4.3</w:t>
      </w:r>
      <w:r w:rsidR="00233285" w:rsidRPr="00754E72">
        <w:rPr>
          <w:highlight w:val="yellow"/>
        </w:rPr>
        <w:t xml:space="preserve">) </w:t>
      </w:r>
      <w:r w:rsidR="007C296A" w:rsidRPr="00754E72">
        <w:rPr>
          <w:highlight w:val="yellow"/>
        </w:rPr>
        <w:t>Start t</w:t>
      </w:r>
      <w:r w:rsidR="00386D53" w:rsidRPr="00754E72">
        <w:rPr>
          <w:highlight w:val="yellow"/>
        </w:rPr>
        <w:t xml:space="preserve">he treadmill at a running speed of 12 meter per minute. Lower speeds </w:t>
      </w:r>
      <w:r w:rsidR="00C267D2" w:rsidRPr="00754E72">
        <w:rPr>
          <w:highlight w:val="yellow"/>
        </w:rPr>
        <w:t xml:space="preserve">(8 m/min) </w:t>
      </w:r>
      <w:r w:rsidR="001110F3" w:rsidRPr="00754E72">
        <w:rPr>
          <w:highlight w:val="yellow"/>
        </w:rPr>
        <w:t>have to</w:t>
      </w:r>
      <w:r w:rsidR="00386D53" w:rsidRPr="00754E72">
        <w:rPr>
          <w:highlight w:val="yellow"/>
        </w:rPr>
        <w:t xml:space="preserve"> be used in old mice (&gt;15 months), </w:t>
      </w:r>
      <w:r w:rsidR="003C73BD" w:rsidRPr="00754E72">
        <w:rPr>
          <w:highlight w:val="yellow"/>
        </w:rPr>
        <w:t xml:space="preserve">where </w:t>
      </w:r>
      <w:r w:rsidR="00386D53" w:rsidRPr="00754E72">
        <w:rPr>
          <w:highlight w:val="yellow"/>
        </w:rPr>
        <w:t>higher speeds easily lead to exhaustion.</w:t>
      </w:r>
    </w:p>
    <w:p w:rsidR="00E11D57" w:rsidRPr="00754E72" w:rsidRDefault="00E11D57" w:rsidP="00704EF0">
      <w:pPr>
        <w:jc w:val="both"/>
        <w:rPr>
          <w:highlight w:val="yellow"/>
        </w:rPr>
      </w:pPr>
    </w:p>
    <w:p w:rsidR="00386D53" w:rsidRPr="00754E72" w:rsidRDefault="007B3688" w:rsidP="00704EF0">
      <w:pPr>
        <w:jc w:val="both"/>
        <w:rPr>
          <w:highlight w:val="yellow"/>
        </w:rPr>
      </w:pPr>
      <w:r w:rsidRPr="00754E72">
        <w:rPr>
          <w:highlight w:val="yellow"/>
        </w:rPr>
        <w:t>4.4</w:t>
      </w:r>
      <w:r w:rsidR="00233285" w:rsidRPr="00754E72">
        <w:rPr>
          <w:highlight w:val="yellow"/>
        </w:rPr>
        <w:t xml:space="preserve">) </w:t>
      </w:r>
      <w:r w:rsidR="00386D53" w:rsidRPr="00754E72">
        <w:rPr>
          <w:highlight w:val="yellow"/>
        </w:rPr>
        <w:t>During the first session</w:t>
      </w:r>
      <w:r w:rsidR="001110F3" w:rsidRPr="00754E72">
        <w:rPr>
          <w:highlight w:val="yellow"/>
        </w:rPr>
        <w:t>,</w:t>
      </w:r>
      <w:r w:rsidR="00386D53" w:rsidRPr="00754E72">
        <w:rPr>
          <w:highlight w:val="yellow"/>
        </w:rPr>
        <w:t xml:space="preserve"> </w:t>
      </w:r>
      <w:r w:rsidR="007C296A" w:rsidRPr="00754E72">
        <w:rPr>
          <w:highlight w:val="yellow"/>
        </w:rPr>
        <w:t xml:space="preserve">encourage </w:t>
      </w:r>
      <w:r w:rsidR="00386D53" w:rsidRPr="00754E72">
        <w:rPr>
          <w:highlight w:val="yellow"/>
        </w:rPr>
        <w:t>mice to run by gently pushing them when they are near the end of the belt.</w:t>
      </w:r>
    </w:p>
    <w:p w:rsidR="00E11D57" w:rsidRPr="00754E72" w:rsidRDefault="00E11D57" w:rsidP="00704EF0">
      <w:pPr>
        <w:jc w:val="both"/>
        <w:rPr>
          <w:highlight w:val="yellow"/>
        </w:rPr>
      </w:pPr>
    </w:p>
    <w:p w:rsidR="00386D53" w:rsidRPr="00E01ECD" w:rsidRDefault="007B3688" w:rsidP="00704EF0">
      <w:pPr>
        <w:jc w:val="both"/>
      </w:pPr>
      <w:r w:rsidRPr="00754E72">
        <w:rPr>
          <w:highlight w:val="yellow"/>
        </w:rPr>
        <w:t>4.5</w:t>
      </w:r>
      <w:r w:rsidR="00233285" w:rsidRPr="00754E72">
        <w:rPr>
          <w:highlight w:val="yellow"/>
        </w:rPr>
        <w:t xml:space="preserve">) </w:t>
      </w:r>
      <w:r w:rsidR="00386D53" w:rsidRPr="00754E72">
        <w:rPr>
          <w:highlight w:val="yellow"/>
        </w:rPr>
        <w:t xml:space="preserve">When </w:t>
      </w:r>
      <w:r w:rsidR="001110F3" w:rsidRPr="00754E72">
        <w:rPr>
          <w:highlight w:val="yellow"/>
        </w:rPr>
        <w:t xml:space="preserve">the </w:t>
      </w:r>
      <w:r w:rsidR="00386D53" w:rsidRPr="00754E72">
        <w:rPr>
          <w:highlight w:val="yellow"/>
        </w:rPr>
        <w:t xml:space="preserve">mice </w:t>
      </w:r>
      <w:r w:rsidR="003C73BD" w:rsidRPr="00754E72">
        <w:rPr>
          <w:highlight w:val="yellow"/>
        </w:rPr>
        <w:t xml:space="preserve">have run </w:t>
      </w:r>
      <w:r w:rsidR="00386D53" w:rsidRPr="00754E72">
        <w:rPr>
          <w:highlight w:val="yellow"/>
        </w:rPr>
        <w:t xml:space="preserve">for a duration of 30 minutes, place </w:t>
      </w:r>
      <w:r w:rsidR="007C296A" w:rsidRPr="00754E72">
        <w:rPr>
          <w:highlight w:val="yellow"/>
        </w:rPr>
        <w:t xml:space="preserve">them </w:t>
      </w:r>
      <w:r w:rsidR="00386D53" w:rsidRPr="00754E72">
        <w:rPr>
          <w:highlight w:val="yellow"/>
        </w:rPr>
        <w:t>back into their cage.</w:t>
      </w:r>
    </w:p>
    <w:p w:rsidR="00E11D57" w:rsidRPr="00E01ECD" w:rsidRDefault="00E11D57" w:rsidP="00704EF0">
      <w:pPr>
        <w:jc w:val="both"/>
      </w:pPr>
    </w:p>
    <w:p w:rsidR="00386D53" w:rsidRPr="00E01ECD" w:rsidRDefault="00233285" w:rsidP="00704EF0">
      <w:pPr>
        <w:jc w:val="both"/>
      </w:pPr>
      <w:r w:rsidRPr="00E01ECD">
        <w:t>4</w:t>
      </w:r>
      <w:r w:rsidR="007B3688" w:rsidRPr="00E01ECD">
        <w:t>.6</w:t>
      </w:r>
      <w:r w:rsidRPr="00E01ECD">
        <w:t xml:space="preserve">) </w:t>
      </w:r>
      <w:r w:rsidR="007C296A" w:rsidRPr="00E01ECD">
        <w:t>R</w:t>
      </w:r>
      <w:r w:rsidR="00386D53" w:rsidRPr="00E01ECD">
        <w:t>epeat</w:t>
      </w:r>
      <w:r w:rsidR="007C296A" w:rsidRPr="00E01ECD">
        <w:t xml:space="preserve"> this</w:t>
      </w:r>
      <w:r w:rsidR="00386D53" w:rsidRPr="00E01ECD">
        <w:t xml:space="preserve"> </w:t>
      </w:r>
      <w:r w:rsidR="006200C2">
        <w:t>twice weekly</w:t>
      </w:r>
      <w:r w:rsidR="00386D53" w:rsidRPr="00E01ECD">
        <w:t xml:space="preserve"> for e.</w:t>
      </w:r>
      <w:r w:rsidR="00C152BA" w:rsidRPr="00E01ECD">
        <w:t>g.</w:t>
      </w:r>
      <w:r w:rsidR="00386D53" w:rsidRPr="00E01ECD">
        <w:t xml:space="preserve"> 12 weeks.</w:t>
      </w:r>
    </w:p>
    <w:p w:rsidR="00E11D57" w:rsidRPr="00E01ECD" w:rsidRDefault="00E11D57" w:rsidP="00704EF0">
      <w:pPr>
        <w:jc w:val="both"/>
      </w:pPr>
    </w:p>
    <w:p w:rsidR="00386D53" w:rsidRDefault="007B3688" w:rsidP="00704EF0">
      <w:pPr>
        <w:jc w:val="both"/>
      </w:pPr>
      <w:r w:rsidRPr="00E01ECD">
        <w:t>4.7</w:t>
      </w:r>
      <w:r w:rsidR="00233285" w:rsidRPr="00E01ECD">
        <w:t xml:space="preserve">) </w:t>
      </w:r>
      <w:r w:rsidRPr="00E01ECD">
        <w:t xml:space="preserve">Allow resting periods </w:t>
      </w:r>
      <w:r w:rsidR="00902283" w:rsidRPr="00E01ECD">
        <w:t>when needed</w:t>
      </w:r>
      <w:r w:rsidRPr="00E01ECD">
        <w:t>. For example, s</w:t>
      </w:r>
      <w:r w:rsidR="00386D53" w:rsidRPr="00E01ECD">
        <w:t xml:space="preserve">ome </w:t>
      </w:r>
      <w:r w:rsidR="00386D53" w:rsidRPr="00E01ECD">
        <w:rPr>
          <w:i/>
        </w:rPr>
        <w:t xml:space="preserve">mdx </w:t>
      </w:r>
      <w:r w:rsidR="00386D53" w:rsidRPr="00E01ECD">
        <w:t xml:space="preserve">mice </w:t>
      </w:r>
      <w:r w:rsidR="003C73BD" w:rsidRPr="00E01ECD">
        <w:t xml:space="preserve">have </w:t>
      </w:r>
      <w:r w:rsidR="00386D53" w:rsidRPr="00E01ECD">
        <w:t xml:space="preserve">to stop running </w:t>
      </w:r>
      <w:r w:rsidR="001110F3" w:rsidRPr="00E01ECD">
        <w:t xml:space="preserve">and </w:t>
      </w:r>
      <w:r w:rsidRPr="00E01ECD">
        <w:t xml:space="preserve">should be allowed to </w:t>
      </w:r>
      <w:r w:rsidR="001110F3" w:rsidRPr="00E01ECD">
        <w:t>rest</w:t>
      </w:r>
      <w:r w:rsidR="00386D53" w:rsidRPr="00E01ECD">
        <w:t xml:space="preserve"> </w:t>
      </w:r>
      <w:r w:rsidRPr="00E01ECD">
        <w:t xml:space="preserve">for a few minutes. </w:t>
      </w:r>
      <w:r w:rsidR="009D4531">
        <w:t xml:space="preserve">If this happens, turn the belt off, give all mice a resting period of </w:t>
      </w:r>
      <w:r w:rsidR="007D3FE2">
        <w:t>two</w:t>
      </w:r>
      <w:r w:rsidR="009D4531">
        <w:t xml:space="preserve"> minutes, turn the belt on for </w:t>
      </w:r>
      <w:r w:rsidR="007D3FE2">
        <w:t>two</w:t>
      </w:r>
      <w:r w:rsidR="009D4531">
        <w:t xml:space="preserve"> minutes at 4m/min. </w:t>
      </w:r>
      <w:r w:rsidRPr="00E01ECD">
        <w:t xml:space="preserve">After </w:t>
      </w:r>
      <w:r w:rsidR="009D4531">
        <w:t xml:space="preserve">this, increase speed to 12m/min and </w:t>
      </w:r>
      <w:r w:rsidRPr="00E01ECD">
        <w:t>allow</w:t>
      </w:r>
      <w:r w:rsidR="009D4531">
        <w:t xml:space="preserve"> the mice</w:t>
      </w:r>
      <w:r w:rsidRPr="00E01ECD">
        <w:t xml:space="preserve"> to</w:t>
      </w:r>
      <w:r w:rsidR="00386D53" w:rsidRPr="00E01ECD">
        <w:t xml:space="preserve"> finish the protocol. It is important that all mice complete the entire running protocol.</w:t>
      </w:r>
    </w:p>
    <w:p w:rsidR="002173AE" w:rsidRPr="002173AE" w:rsidRDefault="006200C2" w:rsidP="00704EF0">
      <w:pPr>
        <w:jc w:val="both"/>
      </w:pPr>
      <w:r>
        <w:rPr>
          <w:b/>
        </w:rPr>
        <w:t xml:space="preserve">Note: </w:t>
      </w:r>
      <w:r w:rsidR="002173AE">
        <w:t xml:space="preserve">In case </w:t>
      </w:r>
      <w:r w:rsidR="002173AE">
        <w:rPr>
          <w:i/>
        </w:rPr>
        <w:t xml:space="preserve">mdx </w:t>
      </w:r>
      <w:r w:rsidR="002173AE">
        <w:t>mice need resting periods, consider a warm-up before the 30 minute</w:t>
      </w:r>
      <w:r w:rsidR="00855478">
        <w:t>s</w:t>
      </w:r>
      <w:r w:rsidR="002173AE">
        <w:t xml:space="preserve"> </w:t>
      </w:r>
      <w:r w:rsidR="00855478">
        <w:t>exercise protocol</w:t>
      </w:r>
      <w:r w:rsidR="002173AE">
        <w:t xml:space="preserve">. </w:t>
      </w:r>
      <w:r w:rsidR="009D4531">
        <w:t>This</w:t>
      </w:r>
      <w:r w:rsidR="002173AE">
        <w:t xml:space="preserve"> warm-up session</w:t>
      </w:r>
      <w:r w:rsidR="009D4531">
        <w:t xml:space="preserve"> consists of: a two minute acclimatization period at a speed of 4m/min, immediately followed by an </w:t>
      </w:r>
      <w:r w:rsidR="007D3FE2">
        <w:t>eight</w:t>
      </w:r>
      <w:r w:rsidR="009D4531">
        <w:t xml:space="preserve"> minute warm-up at 8m/min. </w:t>
      </w:r>
    </w:p>
    <w:p w:rsidR="006200C2" w:rsidRPr="006200C2" w:rsidRDefault="006200C2" w:rsidP="004B76E7">
      <w:pPr>
        <w:jc w:val="both"/>
      </w:pPr>
      <w:r>
        <w:t xml:space="preserve">In our hands </w:t>
      </w:r>
      <w:r w:rsidR="00E26D99">
        <w:t>4 to 16 week old</w:t>
      </w:r>
      <w:r>
        <w:t xml:space="preserve"> female </w:t>
      </w:r>
      <w:r>
        <w:rPr>
          <w:i/>
        </w:rPr>
        <w:t xml:space="preserve">mdx </w:t>
      </w:r>
      <w:r>
        <w:t xml:space="preserve">mice </w:t>
      </w:r>
      <w:r w:rsidR="004B76E7">
        <w:t>are able to complete the 30 minutes exercise protocol</w:t>
      </w:r>
      <w:r w:rsidR="00E26D99">
        <w:t xml:space="preserve"> without resting. Other</w:t>
      </w:r>
      <w:r w:rsidR="009B3A45">
        <w:t>s</w:t>
      </w:r>
      <w:r w:rsidR="00E26D99">
        <w:t xml:space="preserve"> have reported that in age</w:t>
      </w:r>
      <w:r w:rsidR="009B3A45">
        <w:t>-</w:t>
      </w:r>
      <w:r w:rsidR="00E26D99">
        <w:t xml:space="preserve">matched male </w:t>
      </w:r>
      <w:r w:rsidR="00E26D99">
        <w:rPr>
          <w:i/>
        </w:rPr>
        <w:t>mdx</w:t>
      </w:r>
      <w:r w:rsidR="00E26D99">
        <w:t xml:space="preserve"> mice 45% of the mice </w:t>
      </w:r>
      <w:r>
        <w:t xml:space="preserve">do </w:t>
      </w:r>
      <w:r w:rsidR="00E26D99">
        <w:t xml:space="preserve">need resting periods to finish the exercise. </w:t>
      </w:r>
      <w:r w:rsidR="009B3A45">
        <w:t>T</w:t>
      </w:r>
      <w:r w:rsidR="00E26D99">
        <w:t xml:space="preserve">he warm-up protocol reduces the amount of stops </w:t>
      </w:r>
      <w:r w:rsidR="00E26D99">
        <w:fldChar w:fldCharType="begin"/>
      </w:r>
      <w:r w:rsidR="005D6DF3">
        <w:instrText xml:space="preserve"> ADDIN REFMGR.CITE &lt;Refman&gt;&lt;Cite&gt;&lt;Author&gt;Radley-Crabb&lt;/Author&gt;&lt;Year&gt;2011&lt;/Year&gt;&lt;RecNum&gt;206&lt;/RecNum&gt;&lt;IDText&gt;A single 30min treadmill exercise session is suitable for &amp;apos;proof-of concept studies&amp;apos; in adult mdx mice: A comparison of the early consequences of two different treadmill protocols&lt;/IDText&gt;&lt;MDL Ref_Type="Journal"&gt;&lt;Ref_Type&gt;Journal&lt;/Ref_Type&gt;&lt;Ref_ID&gt;206&lt;/Ref_ID&gt;&lt;Title_Primary&gt;A single 30min treadmill exercise session is suitable for &amp;apos;proof-of concept studies&amp;apos; in adult mdx mice: A comparison of the early consequences of two different treadmill protocols&lt;/Title_Primary&gt;&lt;Authors_Primary&gt;Radley-Crabb,H.&lt;/Authors_Primary&gt;&lt;Authors_Primary&gt;Terrill,J.&lt;/Authors_Primary&gt;&lt;Authors_Primary&gt;Shavlakadze,T.&lt;/Authors_Primary&gt;&lt;Authors_Primary&gt;Tonkin,J.&lt;/Authors_Primary&gt;&lt;Authors_Primary&gt;Arthur,P.&lt;/Authors_Primary&gt;&lt;Authors_Primary&gt;Grounds,M.&lt;/Authors_Primary&gt;&lt;Date_Primary&gt;2011/8/9&lt;/Date_Primary&gt;&lt;Keywords&gt;Adult&lt;/Keywords&gt;&lt;Keywords&gt;blood&lt;/Keywords&gt;&lt;Keywords&gt;DAMAGE&lt;/Keywords&gt;&lt;Keywords&gt;DUCHENNE&lt;/Keywords&gt;&lt;Keywords&gt;duchenne muscular dystrophy&lt;/Keywords&gt;&lt;Keywords&gt;DUCHENNE-MUSCULAR-DYSTROPHY&lt;/Keywords&gt;&lt;Keywords&gt;dystrophic&lt;/Keywords&gt;&lt;Keywords&gt;DYSTROPHIC MUSCLE&lt;/Keywords&gt;&lt;Keywords&gt;dystrophy&lt;/Keywords&gt;&lt;Keywords&gt;mdx&lt;/Keywords&gt;&lt;Keywords&gt;mdx mice&lt;/Keywords&gt;&lt;Keywords&gt;MDX-MICE&lt;/Keywords&gt;&lt;Keywords&gt;Mice&lt;/Keywords&gt;&lt;Keywords&gt;MUSCLE&lt;/Keywords&gt;&lt;Keywords&gt;Muscular Dystrophies&lt;/Keywords&gt;&lt;Keywords&gt;muscular dystrophy&lt;/Keywords&gt;&lt;Keywords&gt;MUSCULAR-DYSTROPHY&lt;/Keywords&gt;&lt;Keywords&gt;Necrosis&lt;/Keywords&gt;&lt;Keywords&gt;pathology&lt;/Keywords&gt;&lt;Keywords&gt;PROTEIN&lt;/Keywords&gt;&lt;Reprint&gt;Not in File&lt;/Reprint&gt;&lt;Periodical&gt;Neuromuscul Disord&lt;/Periodical&gt;&lt;Misc_3&gt;S0960-8966(11)01312-5 [pii];10.1016/j.nmd.2011.07.008 [doi]&lt;/Misc_3&gt;&lt;Address&gt;School of Anatomy and Human Biology, The University of Western Australia, Crawley, Australia&lt;/Address&gt;&lt;Web_URL&gt;PM:21835619&lt;/Web_URL&gt;&lt;ZZ_JournalStdAbbrev&gt;&lt;f name="System"&gt;Neuromuscul Disord&lt;/f&gt;&lt;/ZZ_JournalStdAbbrev&gt;&lt;ZZ_WorkformID&gt;1&lt;/ZZ_WorkformID&gt;&lt;/MDL&gt;&lt;/Cite&gt;&lt;/Refman&gt;</w:instrText>
      </w:r>
      <w:r w:rsidR="00E26D99">
        <w:fldChar w:fldCharType="separate"/>
      </w:r>
      <w:r w:rsidR="00E26D99" w:rsidRPr="002173AE">
        <w:rPr>
          <w:noProof/>
          <w:vertAlign w:val="superscript"/>
        </w:rPr>
        <w:t>12</w:t>
      </w:r>
      <w:r w:rsidR="00E26D99">
        <w:fldChar w:fldCharType="end"/>
      </w:r>
    </w:p>
    <w:p w:rsidR="00097CE4" w:rsidRPr="00E01ECD" w:rsidRDefault="00097CE4" w:rsidP="00DA72DE">
      <w:pPr>
        <w:jc w:val="both"/>
        <w:rPr>
          <w:b/>
        </w:rPr>
      </w:pPr>
    </w:p>
    <w:p w:rsidR="00541980" w:rsidRPr="00E01ECD" w:rsidRDefault="005C54D2" w:rsidP="00DA72DE">
      <w:pPr>
        <w:jc w:val="both"/>
        <w:rPr>
          <w:color w:val="808080"/>
        </w:rPr>
      </w:pPr>
      <w:r w:rsidRPr="00E01ECD">
        <w:rPr>
          <w:b/>
        </w:rPr>
        <w:t>REPRESENTATIVE RESULTS</w:t>
      </w:r>
      <w:r w:rsidR="009B1737" w:rsidRPr="00E01ECD">
        <w:rPr>
          <w:b/>
          <w:bCs/>
        </w:rPr>
        <w:t>:</w:t>
      </w:r>
      <w:r w:rsidR="00B864CE" w:rsidRPr="00E01ECD">
        <w:rPr>
          <w:b/>
          <w:bCs/>
        </w:rPr>
        <w:t xml:space="preserve"> </w:t>
      </w:r>
    </w:p>
    <w:p w:rsidR="00A92EB4" w:rsidRPr="00E01ECD" w:rsidRDefault="00A92EB4" w:rsidP="0001758B">
      <w:pPr>
        <w:jc w:val="both"/>
      </w:pPr>
    </w:p>
    <w:p w:rsidR="00DA1C1E" w:rsidRDefault="00AB63F4" w:rsidP="00DA1C1E">
      <w:pPr>
        <w:jc w:val="both"/>
      </w:pPr>
      <w:r w:rsidRPr="00E01ECD">
        <w:t xml:space="preserve">The </w:t>
      </w:r>
      <w:r w:rsidR="004A4792" w:rsidRPr="00E01ECD">
        <w:t>forelimb</w:t>
      </w:r>
      <w:r w:rsidRPr="00E01ECD">
        <w:t xml:space="preserve"> grip strength of </w:t>
      </w:r>
      <w:r w:rsidR="00BF5C2D" w:rsidRPr="00E01ECD">
        <w:t xml:space="preserve">wild type </w:t>
      </w:r>
      <w:r w:rsidR="001142F5" w:rsidRPr="00E01ECD">
        <w:t xml:space="preserve">and </w:t>
      </w:r>
      <w:r w:rsidR="001142F5" w:rsidRPr="00E01ECD">
        <w:rPr>
          <w:i/>
        </w:rPr>
        <w:t xml:space="preserve">mdx </w:t>
      </w:r>
      <w:r w:rsidRPr="00E01ECD">
        <w:t xml:space="preserve">mice increases between the age of 4 and 12 weeks and reduces again in older mice. </w:t>
      </w:r>
      <w:r w:rsidR="00D40CAE" w:rsidRPr="00E01ECD">
        <w:t>I</w:t>
      </w:r>
      <w:r w:rsidRPr="00E01ECD">
        <w:t>mpairment</w:t>
      </w:r>
      <w:r w:rsidR="00D40CAE" w:rsidRPr="00E01ECD">
        <w:t>s</w:t>
      </w:r>
      <w:r w:rsidRPr="00E01ECD">
        <w:t xml:space="preserve"> in force can </w:t>
      </w:r>
      <w:r w:rsidR="00D40CAE" w:rsidRPr="00E01ECD">
        <w:t xml:space="preserve">already </w:t>
      </w:r>
      <w:r w:rsidRPr="00E01ECD">
        <w:t xml:space="preserve">be observed in </w:t>
      </w:r>
      <w:r w:rsidR="00D40CAE" w:rsidRPr="00E01ECD">
        <w:t>young</w:t>
      </w:r>
      <w:r w:rsidRPr="00E01ECD">
        <w:t xml:space="preserve"> </w:t>
      </w:r>
      <w:r w:rsidRPr="00E01ECD">
        <w:rPr>
          <w:i/>
        </w:rPr>
        <w:t xml:space="preserve">mdx </w:t>
      </w:r>
      <w:r w:rsidRPr="00E01ECD">
        <w:t>m</w:t>
      </w:r>
      <w:r w:rsidR="00D40CAE" w:rsidRPr="00E01ECD">
        <w:t>ice</w:t>
      </w:r>
      <w:r w:rsidRPr="00E01ECD">
        <w:t xml:space="preserve">. </w:t>
      </w:r>
      <w:r w:rsidR="00555CB6" w:rsidRPr="00E01ECD">
        <w:t xml:space="preserve">Representative data of 9 week old female </w:t>
      </w:r>
      <w:r w:rsidR="00BF5C2D" w:rsidRPr="00E01ECD">
        <w:t>mice</w:t>
      </w:r>
      <w:r w:rsidR="00555CB6" w:rsidRPr="00E01ECD">
        <w:t xml:space="preserve"> are shown in figure 1A and B. A</w:t>
      </w:r>
      <w:r w:rsidR="006430E2" w:rsidRPr="00E01ECD">
        <w:t>lthough fatigue does not differ between the strains yet</w:t>
      </w:r>
      <w:r w:rsidR="007066A3" w:rsidRPr="00E01ECD">
        <w:t xml:space="preserve"> at this age</w:t>
      </w:r>
      <w:r w:rsidR="006430E2" w:rsidRPr="00E01ECD">
        <w:t xml:space="preserve">, </w:t>
      </w:r>
      <w:r w:rsidR="00555CB6" w:rsidRPr="00E01ECD">
        <w:rPr>
          <w:i/>
        </w:rPr>
        <w:t xml:space="preserve">mdx </w:t>
      </w:r>
      <w:r w:rsidR="00555CB6" w:rsidRPr="00E01ECD">
        <w:t xml:space="preserve">mice are weaker </w:t>
      </w:r>
      <w:r w:rsidR="006430E2" w:rsidRPr="00E01ECD">
        <w:t>than</w:t>
      </w:r>
      <w:r w:rsidR="00555CB6" w:rsidRPr="00E01ECD">
        <w:t xml:space="preserve"> wild type</w:t>
      </w:r>
      <w:r w:rsidR="00F0770D" w:rsidRPr="00E01ECD">
        <w:t xml:space="preserve"> mice</w:t>
      </w:r>
      <w:r w:rsidR="00555CB6" w:rsidRPr="00E01ECD">
        <w:t xml:space="preserve">. </w:t>
      </w:r>
      <w:r w:rsidR="004B76E7">
        <w:t xml:space="preserve">We do not have data yet on fatigability in older </w:t>
      </w:r>
      <w:r w:rsidR="004B76E7" w:rsidRPr="00182C50">
        <w:rPr>
          <w:i/>
          <w:iCs/>
        </w:rPr>
        <w:t>mdx</w:t>
      </w:r>
      <w:r w:rsidR="004B76E7">
        <w:t xml:space="preserve"> and wild type mice.</w:t>
      </w:r>
    </w:p>
    <w:p w:rsidR="00DA1C1E" w:rsidRDefault="00DA1C1E" w:rsidP="00DA1C1E">
      <w:pPr>
        <w:jc w:val="both"/>
      </w:pPr>
    </w:p>
    <w:p w:rsidR="00E01645" w:rsidRPr="00E01ECD" w:rsidRDefault="001142F5" w:rsidP="00DA1C1E">
      <w:pPr>
        <w:jc w:val="both"/>
      </w:pPr>
      <w:r w:rsidRPr="00E01ECD">
        <w:t>To obtain reliable and reproducible results, m</w:t>
      </w:r>
      <w:r w:rsidR="00AB63F4" w:rsidRPr="00E01ECD">
        <w:t xml:space="preserve">ultiple assessments </w:t>
      </w:r>
      <w:r w:rsidR="006D01AE" w:rsidRPr="00E01ECD">
        <w:t xml:space="preserve">need to be done </w:t>
      </w:r>
      <w:r w:rsidR="00AB63F4" w:rsidRPr="00E01ECD">
        <w:t xml:space="preserve">by the same experimenter. </w:t>
      </w:r>
      <w:r w:rsidR="00216EBA">
        <w:t>We here describe to pull 15 times per individual, however smaller numbers of pulls (as low as 5 pulls) also provide reliable data (</w:t>
      </w:r>
      <w:r w:rsidR="00216EBA" w:rsidRPr="00996679">
        <w:t>http://www.treat-nmd.eu/downloads/file/sops/dmd/MDX/dmd_m.2.2_00</w:t>
      </w:r>
      <w:r w:rsidR="00216EBA" w:rsidRPr="007845E4">
        <w:t>1.pdf</w:t>
      </w:r>
      <w:r w:rsidR="00216EBA">
        <w:t xml:space="preserve">). </w:t>
      </w:r>
      <w:r w:rsidR="00AB63F4" w:rsidRPr="00E01ECD">
        <w:t xml:space="preserve">Careful attention should be drawn </w:t>
      </w:r>
      <w:r w:rsidR="00D40CAE" w:rsidRPr="00E01ECD">
        <w:t>to the positioning of the paw</w:t>
      </w:r>
      <w:r w:rsidR="000B440B" w:rsidRPr="00E01ECD">
        <w:t>s on the grid</w:t>
      </w:r>
      <w:r w:rsidR="00AB63F4" w:rsidRPr="00E01ECD">
        <w:t xml:space="preserve"> as this can largely influence outcomes</w:t>
      </w:r>
      <w:r w:rsidR="000B440B" w:rsidRPr="00E01ECD">
        <w:t xml:space="preserve">. During the pull only both </w:t>
      </w:r>
      <w:r w:rsidR="004A4792" w:rsidRPr="00E01ECD">
        <w:t>fore</w:t>
      </w:r>
      <w:r w:rsidR="002E4C2E" w:rsidRPr="00E01ECD">
        <w:t>paws</w:t>
      </w:r>
      <w:r w:rsidR="000B440B" w:rsidRPr="00E01ECD">
        <w:t xml:space="preserve"> should </w:t>
      </w:r>
      <w:r w:rsidR="00AB63F4" w:rsidRPr="00E01ECD">
        <w:t>be used and they have</w:t>
      </w:r>
      <w:r w:rsidR="000B440B" w:rsidRPr="00E01ECD">
        <w:t xml:space="preserve"> </w:t>
      </w:r>
      <w:r w:rsidR="00AB63F4" w:rsidRPr="00E01ECD">
        <w:t>t</w:t>
      </w:r>
      <w:r w:rsidR="000B440B" w:rsidRPr="00E01ECD">
        <w:t xml:space="preserve">o be placed </w:t>
      </w:r>
      <w:r w:rsidR="006D01AE" w:rsidRPr="00E01ECD">
        <w:t xml:space="preserve">nicely </w:t>
      </w:r>
      <w:r w:rsidR="000B440B" w:rsidRPr="00E01ECD">
        <w:t>next to each other</w:t>
      </w:r>
      <w:r w:rsidR="00AD74AB" w:rsidRPr="00E01ECD">
        <w:t xml:space="preserve"> (Figure 1</w:t>
      </w:r>
      <w:r w:rsidR="00555CB6" w:rsidRPr="00E01ECD">
        <w:t>C</w:t>
      </w:r>
      <w:r w:rsidR="00AD74AB" w:rsidRPr="00E01ECD">
        <w:t>)</w:t>
      </w:r>
      <w:r w:rsidR="000B440B" w:rsidRPr="00E01ECD">
        <w:t xml:space="preserve">. When the mouse is not showing resistance to the pull, the value should not be taken into account. </w:t>
      </w:r>
    </w:p>
    <w:p w:rsidR="002B7B5B" w:rsidRPr="00E01ECD" w:rsidRDefault="002B7B5B" w:rsidP="00DA72DE">
      <w:pPr>
        <w:jc w:val="both"/>
      </w:pPr>
    </w:p>
    <w:p w:rsidR="00E465DC" w:rsidRDefault="001142F5" w:rsidP="00ED4FF6">
      <w:pPr>
        <w:pStyle w:val="NormalWeb"/>
        <w:spacing w:before="0" w:beforeAutospacing="0" w:after="0" w:afterAutospacing="0"/>
        <w:jc w:val="both"/>
      </w:pPr>
      <w:r w:rsidRPr="00E01ECD">
        <w:t xml:space="preserve">For </w:t>
      </w:r>
      <w:r w:rsidR="00A75C0C" w:rsidRPr="00E01ECD">
        <w:t xml:space="preserve">the </w:t>
      </w:r>
      <w:r w:rsidR="00A678B2" w:rsidRPr="00E01ECD">
        <w:t xml:space="preserve">two limb </w:t>
      </w:r>
      <w:r w:rsidR="00AA3B91" w:rsidRPr="00E01ECD">
        <w:t xml:space="preserve">and four limb </w:t>
      </w:r>
      <w:r w:rsidR="00A75C0C" w:rsidRPr="00E01ECD">
        <w:t>hanging test</w:t>
      </w:r>
      <w:r w:rsidR="007066A3" w:rsidRPr="00E01ECD">
        <w:t>s</w:t>
      </w:r>
      <w:r w:rsidR="001378ED" w:rsidRPr="00E01ECD">
        <w:t>,</w:t>
      </w:r>
      <w:r w:rsidR="004E5382" w:rsidRPr="00E01ECD">
        <w:t xml:space="preserve"> </w:t>
      </w:r>
      <w:r w:rsidR="00926673" w:rsidRPr="00E01ECD">
        <w:t>e</w:t>
      </w:r>
      <w:r w:rsidR="001A2898" w:rsidRPr="00E01ECD">
        <w:t>specially young (4-</w:t>
      </w:r>
      <w:r w:rsidR="00405FE3" w:rsidRPr="00E01ECD">
        <w:t>1</w:t>
      </w:r>
      <w:r w:rsidR="00405FE3">
        <w:t>6</w:t>
      </w:r>
      <w:r w:rsidR="00405FE3" w:rsidRPr="00E01ECD">
        <w:t xml:space="preserve"> </w:t>
      </w:r>
      <w:r w:rsidR="001A2898" w:rsidRPr="00E01ECD">
        <w:t xml:space="preserve">weeks old) </w:t>
      </w:r>
      <w:r w:rsidR="00A678B2" w:rsidRPr="00E01ECD">
        <w:t>wild type</w:t>
      </w:r>
      <w:r w:rsidR="001A2898" w:rsidRPr="00E01ECD">
        <w:t xml:space="preserve"> mice can easily reach the maximum hanging time of 600 seconds. </w:t>
      </w:r>
      <w:r w:rsidR="001632BA" w:rsidRPr="00E01ECD">
        <w:t xml:space="preserve">Contrastingly, </w:t>
      </w:r>
      <w:r w:rsidR="00902283" w:rsidRPr="00E01ECD">
        <w:t>performance</w:t>
      </w:r>
      <w:r w:rsidR="00926673" w:rsidRPr="00E01ECD">
        <w:t xml:space="preserve"> of </w:t>
      </w:r>
      <w:r w:rsidR="001632BA" w:rsidRPr="00E01ECD">
        <w:t>y</w:t>
      </w:r>
      <w:r w:rsidR="001A2898" w:rsidRPr="00E01ECD">
        <w:t xml:space="preserve">oung </w:t>
      </w:r>
      <w:r w:rsidR="001A2898" w:rsidRPr="00E01ECD">
        <w:rPr>
          <w:i/>
        </w:rPr>
        <w:t xml:space="preserve">mdx </w:t>
      </w:r>
      <w:r w:rsidR="001A2898" w:rsidRPr="00E01ECD">
        <w:t xml:space="preserve">mice </w:t>
      </w:r>
      <w:r w:rsidR="00902283" w:rsidRPr="00E01ECD">
        <w:t>is</w:t>
      </w:r>
      <w:r w:rsidR="001632BA" w:rsidRPr="00E01ECD">
        <w:t xml:space="preserve"> impaired</w:t>
      </w:r>
      <w:r w:rsidR="004E5382" w:rsidRPr="00E01ECD">
        <w:t xml:space="preserve"> </w:t>
      </w:r>
      <w:r w:rsidR="00271985" w:rsidRPr="00E01ECD">
        <w:t xml:space="preserve">(they hardly ever achieve maximum hanging time) </w:t>
      </w:r>
      <w:r w:rsidR="004E5382" w:rsidRPr="00E01ECD">
        <w:t xml:space="preserve">and </w:t>
      </w:r>
      <w:r w:rsidRPr="00E01ECD">
        <w:t xml:space="preserve">also </w:t>
      </w:r>
      <w:r w:rsidR="004E5382" w:rsidRPr="00E01ECD">
        <w:t>deteriora</w:t>
      </w:r>
      <w:r w:rsidRPr="00E01ECD">
        <w:t>te</w:t>
      </w:r>
      <w:r w:rsidR="00902283" w:rsidRPr="00E01ECD">
        <w:t>s</w:t>
      </w:r>
      <w:r w:rsidR="004E5382" w:rsidRPr="00E01ECD">
        <w:t xml:space="preserve"> with age</w:t>
      </w:r>
      <w:r w:rsidR="00271985" w:rsidRPr="00E01ECD">
        <w:t>, even though b</w:t>
      </w:r>
      <w:r w:rsidRPr="00E01ECD">
        <w:t xml:space="preserve">oth strains put all effort in </w:t>
      </w:r>
      <w:r w:rsidR="004E5382" w:rsidRPr="00E01ECD">
        <w:t xml:space="preserve">performing these </w:t>
      </w:r>
      <w:r w:rsidRPr="00E01ECD">
        <w:t xml:space="preserve">hang </w:t>
      </w:r>
      <w:r w:rsidR="004E5382" w:rsidRPr="00E01ECD">
        <w:t xml:space="preserve">tests </w:t>
      </w:r>
      <w:r w:rsidRPr="00E01ECD">
        <w:t>at their best abilities</w:t>
      </w:r>
      <w:r w:rsidR="00AA3B91" w:rsidRPr="00E01ECD">
        <w:t xml:space="preserve"> (Figure 2A and 3A)</w:t>
      </w:r>
      <w:r w:rsidRPr="00E01ECD">
        <w:t xml:space="preserve">. </w:t>
      </w:r>
      <w:r w:rsidR="00AD59E9">
        <w:t>L</w:t>
      </w:r>
      <w:r w:rsidR="00F705CA">
        <w:t xml:space="preserve">arger differences in hanging times between </w:t>
      </w:r>
      <w:r w:rsidR="00F705CA">
        <w:rPr>
          <w:i/>
        </w:rPr>
        <w:t xml:space="preserve">mdx </w:t>
      </w:r>
      <w:r w:rsidR="00F705CA">
        <w:t xml:space="preserve">and wild type mice are obtained with the wire. </w:t>
      </w:r>
      <w:r w:rsidRPr="00E01ECD">
        <w:t xml:space="preserve">Therefore, even small effect sizes of compounds on muscle function </w:t>
      </w:r>
      <w:r w:rsidR="001122F7" w:rsidRPr="00E01ECD">
        <w:t xml:space="preserve">can </w:t>
      </w:r>
      <w:r w:rsidRPr="00E01ECD">
        <w:t>be detected</w:t>
      </w:r>
      <w:r w:rsidR="00271985" w:rsidRPr="00E01ECD">
        <w:t xml:space="preserve"> using </w:t>
      </w:r>
      <w:r w:rsidR="00F705CA" w:rsidRPr="00E01ECD">
        <w:t>th</w:t>
      </w:r>
      <w:r w:rsidR="00F705CA">
        <w:t>is</w:t>
      </w:r>
      <w:r w:rsidR="00F705CA" w:rsidRPr="00E01ECD">
        <w:t xml:space="preserve"> </w:t>
      </w:r>
      <w:r w:rsidR="00271985" w:rsidRPr="00E01ECD">
        <w:t>test</w:t>
      </w:r>
      <w:r w:rsidR="004E5382" w:rsidRPr="00E01ECD">
        <w:t>.</w:t>
      </w:r>
      <w:r w:rsidR="00C0298D" w:rsidRPr="00E01ECD">
        <w:t xml:space="preserve"> Hanging performance, </w:t>
      </w:r>
      <w:r w:rsidR="00F0770D" w:rsidRPr="00E01ECD">
        <w:t>(or any other type of performance) differ</w:t>
      </w:r>
      <w:r w:rsidR="00062F18" w:rsidRPr="00E01ECD">
        <w:t>s</w:t>
      </w:r>
      <w:r w:rsidR="00F0770D" w:rsidRPr="00E01ECD">
        <w:t xml:space="preserve"> within and between individuals over time</w:t>
      </w:r>
      <w:r w:rsidR="00902283" w:rsidRPr="00E01ECD">
        <w:t xml:space="preserve"> resulting in high standard deviation bars</w:t>
      </w:r>
      <w:r w:rsidR="00C944E9" w:rsidRPr="00E01ECD">
        <w:t xml:space="preserve">. Nonetheless, </w:t>
      </w:r>
      <w:r w:rsidR="00C944E9" w:rsidRPr="00E01ECD">
        <w:rPr>
          <w:i/>
        </w:rPr>
        <w:t xml:space="preserve">mdx </w:t>
      </w:r>
      <w:r w:rsidR="00C944E9" w:rsidRPr="00E01ECD">
        <w:t xml:space="preserve">mice consistently perform worse than age-matched wild type mice </w:t>
      </w:r>
      <w:r w:rsidR="00F0770D" w:rsidRPr="00E01ECD">
        <w:t>(Figure 2</w:t>
      </w:r>
      <w:r w:rsidR="00F101D7">
        <w:t>A</w:t>
      </w:r>
      <w:r w:rsidR="00F0770D" w:rsidRPr="00E01ECD">
        <w:t xml:space="preserve">). </w:t>
      </w:r>
      <w:r w:rsidR="004F15C8" w:rsidRPr="00E01ECD">
        <w:t xml:space="preserve">Performing </w:t>
      </w:r>
      <w:r w:rsidR="003A572C" w:rsidRPr="00E01ECD">
        <w:t xml:space="preserve">multiple assessments  </w:t>
      </w:r>
      <w:r w:rsidR="001122F7" w:rsidRPr="00E01ECD">
        <w:t>can</w:t>
      </w:r>
      <w:r w:rsidR="003A572C" w:rsidRPr="00E01ECD">
        <w:t xml:space="preserve"> provide more detailed insight in functional improvements </w:t>
      </w:r>
      <w:r w:rsidR="004F15C8" w:rsidRPr="00E01ECD">
        <w:t xml:space="preserve">upon treatment </w:t>
      </w:r>
      <w:r w:rsidR="003A572C" w:rsidRPr="00E01ECD">
        <w:t xml:space="preserve">than only endpoint measurements. </w:t>
      </w:r>
      <w:r w:rsidR="00C944E9" w:rsidRPr="00E01ECD">
        <w:t>I</w:t>
      </w:r>
      <w:r w:rsidR="00A678B2" w:rsidRPr="00E01ECD">
        <w:t xml:space="preserve">t should be kept in mind that </w:t>
      </w:r>
      <w:r w:rsidR="00C944E9" w:rsidRPr="00E01ECD">
        <w:t xml:space="preserve">in the first session </w:t>
      </w:r>
      <w:r w:rsidR="00A678B2" w:rsidRPr="00E01ECD">
        <w:t>animals learn how to perform a</w:t>
      </w:r>
      <w:r w:rsidR="00F62750" w:rsidRPr="00E01ECD">
        <w:t xml:space="preserve"> functional test</w:t>
      </w:r>
      <w:r w:rsidR="00A678B2" w:rsidRPr="00E01ECD">
        <w:t>. This learning curve</w:t>
      </w:r>
      <w:r w:rsidR="007913CF" w:rsidRPr="00E01ECD">
        <w:t>, which is present in all tests,</w:t>
      </w:r>
      <w:r w:rsidR="00A678B2" w:rsidRPr="00E01ECD">
        <w:t xml:space="preserve"> </w:t>
      </w:r>
      <w:r w:rsidR="00194590" w:rsidRPr="00E01ECD">
        <w:t>is</w:t>
      </w:r>
      <w:r w:rsidR="00A678B2" w:rsidRPr="00E01ECD">
        <w:t xml:space="preserve"> clearly </w:t>
      </w:r>
      <w:r w:rsidR="00194590" w:rsidRPr="00E01ECD">
        <w:t>visible</w:t>
      </w:r>
      <w:r w:rsidR="00A678B2" w:rsidRPr="00E01ECD">
        <w:t xml:space="preserve"> between 4 and 6 weeks of age.</w:t>
      </w:r>
      <w:r w:rsidR="001153F7" w:rsidRPr="00E01ECD">
        <w:t xml:space="preserve"> </w:t>
      </w:r>
      <w:r w:rsidR="00902283" w:rsidRPr="00E01ECD">
        <w:t>However,</w:t>
      </w:r>
      <w:r w:rsidR="001153F7" w:rsidRPr="00E01ECD">
        <w:t xml:space="preserve"> </w:t>
      </w:r>
      <w:r w:rsidR="00194590" w:rsidRPr="00E01ECD">
        <w:t xml:space="preserve">because </w:t>
      </w:r>
      <w:r w:rsidR="001153F7" w:rsidRPr="00E01ECD">
        <w:t xml:space="preserve">mice also grow rapidly in this age period, </w:t>
      </w:r>
      <w:r w:rsidR="00C944E9" w:rsidRPr="00E01ECD">
        <w:t xml:space="preserve">a distinction between improvement due to learning and/or growth cannot be made. </w:t>
      </w:r>
      <w:r w:rsidR="00ED4FF6">
        <w:t>Gender differences in hanging performance for the two limb hang test have also been found. P</w:t>
      </w:r>
      <w:r w:rsidR="00ED4FF6" w:rsidRPr="00E01ECD">
        <w:t xml:space="preserve">erformance of female </w:t>
      </w:r>
      <w:r w:rsidR="00ED4FF6" w:rsidRPr="00E01ECD">
        <w:rPr>
          <w:i/>
        </w:rPr>
        <w:t xml:space="preserve">mdx </w:t>
      </w:r>
      <w:r w:rsidR="00ED4FF6" w:rsidRPr="00E01ECD">
        <w:t xml:space="preserve">mice exceeds that of males by ~100 seconds, and performance of </w:t>
      </w:r>
      <w:r w:rsidR="00ED4FF6">
        <w:t>treadmill</w:t>
      </w:r>
      <w:r w:rsidR="00ED4FF6" w:rsidRPr="00E01ECD">
        <w:t xml:space="preserve"> challenged female </w:t>
      </w:r>
      <w:r w:rsidR="00ED4FF6" w:rsidRPr="00E01ECD">
        <w:rPr>
          <w:i/>
        </w:rPr>
        <w:t xml:space="preserve">mdx </w:t>
      </w:r>
      <w:r w:rsidR="00ED4FF6" w:rsidRPr="00E01ECD">
        <w:t xml:space="preserve">mice is almost comparable to that of the unchallenged males (compare Figure 2A with </w:t>
      </w:r>
      <w:r w:rsidR="00ED4FF6">
        <w:t>4</w:t>
      </w:r>
      <w:r w:rsidR="00ED4FF6" w:rsidRPr="00E01ECD">
        <w:t xml:space="preserve">A). This finding underlines </w:t>
      </w:r>
      <w:r w:rsidR="00F101D7">
        <w:t>the importance of using age and gender matched mice</w:t>
      </w:r>
      <w:r w:rsidR="00ED4FF6" w:rsidRPr="00E01ECD">
        <w:t xml:space="preserve"> to avoid bias.</w:t>
      </w:r>
      <w:r w:rsidR="009C7627">
        <w:t xml:space="preserve"> We have preliminary data suggesting that differences in performance </w:t>
      </w:r>
      <w:r w:rsidR="00E465DC">
        <w:t xml:space="preserve">in both hanging tests between </w:t>
      </w:r>
      <w:r w:rsidR="00E465DC">
        <w:rPr>
          <w:i/>
        </w:rPr>
        <w:t xml:space="preserve">mdx </w:t>
      </w:r>
      <w:r w:rsidR="00E465DC">
        <w:t>and wild type mice increases in very old (18 months) mice.</w:t>
      </w:r>
    </w:p>
    <w:p w:rsidR="00E01ECD" w:rsidRDefault="00E01ECD" w:rsidP="00E01ECD">
      <w:pPr>
        <w:jc w:val="both"/>
      </w:pPr>
    </w:p>
    <w:p w:rsidR="00B07F45" w:rsidRPr="00E01ECD" w:rsidRDefault="001031E4" w:rsidP="00E01ECD">
      <w:pPr>
        <w:jc w:val="both"/>
      </w:pPr>
      <w:r>
        <w:t>S</w:t>
      </w:r>
      <w:r w:rsidR="00BB1D78" w:rsidRPr="00E01ECD">
        <w:t xml:space="preserve">ome mice display inappropriate behavior to avoid hanging </w:t>
      </w:r>
      <w:r>
        <w:t>on the wire</w:t>
      </w:r>
      <w:r w:rsidRPr="00E01ECD">
        <w:t xml:space="preserve"> </w:t>
      </w:r>
      <w:r w:rsidR="00BB1D78" w:rsidRPr="00E01ECD">
        <w:t>like; balancing on the wire, jumping off the wire</w:t>
      </w:r>
      <w:r w:rsidR="00AD74AB" w:rsidRPr="00E01ECD">
        <w:t xml:space="preserve"> deliberately etc. (Figure 2</w:t>
      </w:r>
      <w:r w:rsidR="00807E9F">
        <w:t>D-</w:t>
      </w:r>
      <w:r w:rsidR="007A154E" w:rsidRPr="00E01ECD">
        <w:t>E</w:t>
      </w:r>
      <w:r w:rsidR="00BB1D78" w:rsidRPr="00E01ECD">
        <w:t>)</w:t>
      </w:r>
      <w:r w:rsidR="006D7489" w:rsidRPr="00E01ECD">
        <w:t xml:space="preserve">, although the majority of mice </w:t>
      </w:r>
      <w:r w:rsidR="001122F7" w:rsidRPr="00E01ECD">
        <w:t>comply</w:t>
      </w:r>
      <w:r w:rsidR="006D7489" w:rsidRPr="00E01ECD">
        <w:t xml:space="preserve"> with the test and hang with either two or four limbs (Figure 2</w:t>
      </w:r>
      <w:r w:rsidR="00807E9F">
        <w:t>B-</w:t>
      </w:r>
      <w:r w:rsidR="006D7489" w:rsidRPr="00E01ECD">
        <w:t>C)</w:t>
      </w:r>
      <w:r w:rsidR="00BB1D78" w:rsidRPr="00E01ECD">
        <w:t>.</w:t>
      </w:r>
      <w:r w:rsidR="00AB63F4" w:rsidRPr="00E01ECD">
        <w:t xml:space="preserve"> </w:t>
      </w:r>
      <w:r w:rsidR="00926673" w:rsidRPr="00E01ECD">
        <w:t xml:space="preserve">Occasionally, strong mice </w:t>
      </w:r>
      <w:r w:rsidR="00B67E35" w:rsidRPr="00E01ECD">
        <w:t>jump of</w:t>
      </w:r>
      <w:r w:rsidR="00926673" w:rsidRPr="00E01ECD">
        <w:t>f</w:t>
      </w:r>
      <w:r w:rsidR="00B67E35" w:rsidRPr="00E01ECD">
        <w:t xml:space="preserve"> the wire intentionally</w:t>
      </w:r>
      <w:r w:rsidR="00926673" w:rsidRPr="00E01ECD">
        <w:t>. They</w:t>
      </w:r>
      <w:r w:rsidR="00B67E35" w:rsidRPr="00E01ECD">
        <w:t xml:space="preserve"> hang prior to jumping with </w:t>
      </w:r>
      <w:r w:rsidR="00926673" w:rsidRPr="00E01ECD">
        <w:t xml:space="preserve">only </w:t>
      </w:r>
      <w:r w:rsidR="00B67E35" w:rsidRPr="00E01ECD">
        <w:t xml:space="preserve">the </w:t>
      </w:r>
      <w:r w:rsidR="00A75C0C" w:rsidRPr="00E01ECD">
        <w:t>two</w:t>
      </w:r>
      <w:r w:rsidR="00B67E35" w:rsidRPr="00E01ECD">
        <w:t xml:space="preserve"> </w:t>
      </w:r>
      <w:r w:rsidR="004A4792" w:rsidRPr="00E01ECD">
        <w:t>hindlimb</w:t>
      </w:r>
      <w:r w:rsidR="00B67E35" w:rsidRPr="00E01ECD">
        <w:t>s and the tail on</w:t>
      </w:r>
      <w:r w:rsidR="00926673" w:rsidRPr="00E01ECD">
        <w:t xml:space="preserve"> the wire </w:t>
      </w:r>
      <w:r w:rsidR="00B67E35" w:rsidRPr="00E01ECD">
        <w:t xml:space="preserve">and look down to estimate </w:t>
      </w:r>
      <w:r w:rsidR="00926673" w:rsidRPr="00E01ECD">
        <w:t xml:space="preserve">the distance to the ground. </w:t>
      </w:r>
      <w:r w:rsidR="002E5235" w:rsidRPr="00E01ECD">
        <w:t xml:space="preserve">Inappropriate behavior </w:t>
      </w:r>
      <w:r w:rsidR="007B5C45" w:rsidRPr="00E01ECD">
        <w:t xml:space="preserve">that </w:t>
      </w:r>
      <w:r w:rsidR="002E5235" w:rsidRPr="00E01ECD">
        <w:t xml:space="preserve">is occasionally seen </w:t>
      </w:r>
      <w:r>
        <w:t xml:space="preserve">on the grid during </w:t>
      </w:r>
      <w:r w:rsidR="002E5235" w:rsidRPr="00E01ECD">
        <w:t>the four limb hanging test consist</w:t>
      </w:r>
      <w:r w:rsidR="007B5C45" w:rsidRPr="00E01ECD">
        <w:t>s</w:t>
      </w:r>
      <w:r w:rsidR="002E5235" w:rsidRPr="00E01ECD">
        <w:t xml:space="preserve"> of deliberately jumping off the grid or climbing on the grid. </w:t>
      </w:r>
      <w:r w:rsidR="00DA60D3" w:rsidRPr="00E01ECD">
        <w:t>All i</w:t>
      </w:r>
      <w:r>
        <w:t>nap</w:t>
      </w:r>
      <w:r w:rsidR="00DA60D3" w:rsidRPr="00E01ECD">
        <w:t xml:space="preserve">propriate forms of behavior can be easily distinguished and should not be allowed. Mice that avoid hanging in one of these ways should be directly placed back on the wire or grid without stopping the timer. </w:t>
      </w:r>
    </w:p>
    <w:p w:rsidR="00C944E9" w:rsidRPr="00E01ECD" w:rsidRDefault="00C944E9" w:rsidP="00B50356">
      <w:pPr>
        <w:pStyle w:val="NormalWeb"/>
        <w:spacing w:before="0" w:beforeAutospacing="0" w:after="0" w:afterAutospacing="0"/>
        <w:jc w:val="both"/>
      </w:pPr>
    </w:p>
    <w:p w:rsidR="000B440B" w:rsidRPr="00E01ECD" w:rsidRDefault="0001758B" w:rsidP="00B50356">
      <w:pPr>
        <w:pStyle w:val="NormalWeb"/>
        <w:spacing w:before="0" w:beforeAutospacing="0" w:after="0" w:afterAutospacing="0"/>
        <w:jc w:val="both"/>
      </w:pPr>
      <w:r w:rsidRPr="00E01ECD">
        <w:t>On the r</w:t>
      </w:r>
      <w:r w:rsidR="000B440B" w:rsidRPr="00E01ECD">
        <w:t>otarod</w:t>
      </w:r>
      <w:r w:rsidRPr="00E01ECD">
        <w:t xml:space="preserve">, </w:t>
      </w:r>
      <w:r w:rsidRPr="00E01ECD">
        <w:rPr>
          <w:i/>
        </w:rPr>
        <w:t xml:space="preserve">mdx </w:t>
      </w:r>
      <w:r w:rsidRPr="00E01ECD">
        <w:t>mice hardly ever run for the maximum running time of 500 seconds, while</w:t>
      </w:r>
      <w:r w:rsidR="006F4C58" w:rsidRPr="00E01ECD">
        <w:t xml:space="preserve"> </w:t>
      </w:r>
      <w:r w:rsidR="00902283" w:rsidRPr="00E01ECD">
        <w:t xml:space="preserve">a </w:t>
      </w:r>
      <w:r w:rsidR="00C944E9" w:rsidRPr="00E01ECD">
        <w:t xml:space="preserve">larger proportion </w:t>
      </w:r>
      <w:r w:rsidRPr="00E01ECD">
        <w:t xml:space="preserve">of </w:t>
      </w:r>
      <w:r w:rsidR="00BF5C2D" w:rsidRPr="00E01ECD">
        <w:t>wild type</w:t>
      </w:r>
      <w:r w:rsidRPr="00E01ECD">
        <w:t xml:space="preserve"> mice do</w:t>
      </w:r>
      <w:r w:rsidR="00C944E9" w:rsidRPr="00E01ECD">
        <w:t xml:space="preserve"> (Figure 3B)</w:t>
      </w:r>
      <w:r w:rsidRPr="00E01ECD">
        <w:t>. With age, running performance of both strains decreases. Some mice are able to clamp tightly on to the rotating tube</w:t>
      </w:r>
      <w:r w:rsidR="00590A0A" w:rsidRPr="00E01ECD">
        <w:t xml:space="preserve"> and avoid running by</w:t>
      </w:r>
      <w:r w:rsidRPr="00E01ECD">
        <w:t xml:space="preserve"> </w:t>
      </w:r>
      <w:r w:rsidR="00590A0A" w:rsidRPr="00E01ECD">
        <w:t xml:space="preserve">‘cartwheeling’ around. This cannot be corrected for and is a </w:t>
      </w:r>
      <w:r w:rsidR="00CA5F13">
        <w:t xml:space="preserve">severe </w:t>
      </w:r>
      <w:r w:rsidR="00590A0A" w:rsidRPr="00E01ECD">
        <w:t>limitation of the test when multiple mice start doing this for prolonged periods</w:t>
      </w:r>
      <w:r w:rsidR="006F4C58" w:rsidRPr="00E01ECD">
        <w:t>,</w:t>
      </w:r>
      <w:r w:rsidR="00AA3B91" w:rsidRPr="00E01ECD">
        <w:t xml:space="preserve"> thereby increasing variation within the experimental group</w:t>
      </w:r>
      <w:r w:rsidR="00807E9F">
        <w:t>s</w:t>
      </w:r>
      <w:r w:rsidR="00590A0A" w:rsidRPr="00E01ECD">
        <w:t xml:space="preserve">. </w:t>
      </w:r>
      <w:r w:rsidR="00CA5F13">
        <w:t xml:space="preserve">Especially for some mice which partly run and partly cartwheel, and during the transition from cartwheeling into running fall. </w:t>
      </w:r>
    </w:p>
    <w:p w:rsidR="000B440B" w:rsidRPr="00E01ECD" w:rsidRDefault="000B440B" w:rsidP="00B50356">
      <w:pPr>
        <w:pStyle w:val="NormalWeb"/>
        <w:spacing w:before="0" w:beforeAutospacing="0" w:after="0" w:afterAutospacing="0"/>
        <w:jc w:val="both"/>
      </w:pPr>
    </w:p>
    <w:p w:rsidR="00ED4FF6" w:rsidRDefault="00807E9F" w:rsidP="006F4C58">
      <w:pPr>
        <w:pStyle w:val="NormalWeb"/>
        <w:spacing w:before="0" w:beforeAutospacing="0" w:after="0" w:afterAutospacing="0"/>
        <w:jc w:val="both"/>
      </w:pPr>
      <w:r>
        <w:t>Forced t</w:t>
      </w:r>
      <w:r w:rsidR="00271985" w:rsidRPr="00E01ECD">
        <w:t xml:space="preserve">readmill running is an easy and effective exercise to exacerbate disease pathology in non-treated </w:t>
      </w:r>
      <w:r w:rsidR="00271985" w:rsidRPr="00E01ECD">
        <w:rPr>
          <w:i/>
        </w:rPr>
        <w:t xml:space="preserve">mdx </w:t>
      </w:r>
      <w:r w:rsidR="00271985" w:rsidRPr="00E01ECD">
        <w:t xml:space="preserve">mice, while </w:t>
      </w:r>
      <w:r w:rsidR="00BF5C2D" w:rsidRPr="00E01ECD">
        <w:t>wild type</w:t>
      </w:r>
      <w:r w:rsidR="00271985" w:rsidRPr="00E01ECD">
        <w:t xml:space="preserve"> mice undergoing the same protocol are not affected. </w:t>
      </w:r>
      <w:r w:rsidR="00AD74AB" w:rsidRPr="00E01ECD">
        <w:t>Generally</w:t>
      </w:r>
      <w:r w:rsidR="003C73BD" w:rsidRPr="00E01ECD">
        <w:t>,</w:t>
      </w:r>
      <w:r w:rsidR="00AD74AB" w:rsidRPr="00E01ECD">
        <w:t xml:space="preserve"> mice become familiar with the treadmill a</w:t>
      </w:r>
      <w:r w:rsidR="001378ED" w:rsidRPr="00E01ECD">
        <w:t xml:space="preserve">fter an initial </w:t>
      </w:r>
      <w:r w:rsidR="00B50356" w:rsidRPr="00E01ECD">
        <w:t>training session</w:t>
      </w:r>
      <w:r w:rsidR="00AD74AB" w:rsidRPr="00E01ECD">
        <w:t xml:space="preserve"> and are willing to run</w:t>
      </w:r>
      <w:r w:rsidR="00B50356" w:rsidRPr="00E01ECD">
        <w:t xml:space="preserve">, especially when multiple mice are running simultaneously. </w:t>
      </w:r>
      <w:r w:rsidR="001632BA" w:rsidRPr="00E01ECD">
        <w:t xml:space="preserve">Old </w:t>
      </w:r>
      <w:r w:rsidR="001632BA" w:rsidRPr="00E01ECD">
        <w:rPr>
          <w:i/>
        </w:rPr>
        <w:t xml:space="preserve">mdx </w:t>
      </w:r>
      <w:r w:rsidR="001632BA" w:rsidRPr="00E01ECD">
        <w:t xml:space="preserve">mice (over 15 months of age) have difficulties </w:t>
      </w:r>
      <w:r w:rsidR="00E01ECD">
        <w:t xml:space="preserve">in </w:t>
      </w:r>
      <w:r w:rsidR="001632BA" w:rsidRPr="00E01ECD">
        <w:t xml:space="preserve">running and cannot cope with the </w:t>
      </w:r>
      <w:r w:rsidR="00271985" w:rsidRPr="00E01ECD">
        <w:t xml:space="preserve">same </w:t>
      </w:r>
      <w:r w:rsidR="001632BA" w:rsidRPr="00E01ECD">
        <w:t>running speed of 12m/min for 30 minutes</w:t>
      </w:r>
      <w:r w:rsidR="00271985" w:rsidRPr="00E01ECD">
        <w:t xml:space="preserve"> used for young mice</w:t>
      </w:r>
      <w:r w:rsidR="001632BA" w:rsidRPr="00E01ECD">
        <w:t>. Therefore a slower running speed of 8m/min for 30 minutes is recommended enabling all mice to finish the entire protocol.</w:t>
      </w:r>
      <w:r w:rsidR="00B50356" w:rsidRPr="00E01ECD">
        <w:t xml:space="preserve"> </w:t>
      </w:r>
      <w:r w:rsidR="00271985" w:rsidRPr="00E01ECD">
        <w:rPr>
          <w:i/>
        </w:rPr>
        <w:t xml:space="preserve">Mdx </w:t>
      </w:r>
      <w:r w:rsidR="00271985" w:rsidRPr="00E01ECD">
        <w:t>mice are especially vulnerable to eccentric contractions, therefore downhill running can only be used for a short duration.</w:t>
      </w:r>
      <w:r w:rsidR="00555CB6" w:rsidRPr="00E01ECD">
        <w:t xml:space="preserve"> </w:t>
      </w:r>
    </w:p>
    <w:p w:rsidR="00ED4FF6" w:rsidRDefault="00ED4FF6" w:rsidP="006F4C58">
      <w:pPr>
        <w:pStyle w:val="NormalWeb"/>
        <w:spacing w:before="0" w:beforeAutospacing="0" w:after="0" w:afterAutospacing="0"/>
        <w:jc w:val="both"/>
      </w:pPr>
    </w:p>
    <w:p w:rsidR="00555CB6" w:rsidRPr="00E01ECD" w:rsidRDefault="00555CB6" w:rsidP="006F4C58">
      <w:pPr>
        <w:pStyle w:val="NormalWeb"/>
        <w:spacing w:before="0" w:beforeAutospacing="0" w:after="0" w:afterAutospacing="0"/>
        <w:jc w:val="both"/>
      </w:pPr>
      <w:r w:rsidRPr="00E01ECD">
        <w:t xml:space="preserve">Alternatively, other functional tests like the </w:t>
      </w:r>
      <w:r w:rsidR="00FA596D" w:rsidRPr="00E01ECD">
        <w:t xml:space="preserve">two limb </w:t>
      </w:r>
      <w:r w:rsidRPr="00E01ECD">
        <w:t>hanging</w:t>
      </w:r>
      <w:r w:rsidR="00BF5C2D" w:rsidRPr="00E01ECD">
        <w:t xml:space="preserve"> wire test </w:t>
      </w:r>
      <w:r w:rsidRPr="00E01ECD">
        <w:t xml:space="preserve">can be performed directly after running (Figure </w:t>
      </w:r>
      <w:r w:rsidR="001153F7" w:rsidRPr="00E01ECD">
        <w:t>4A</w:t>
      </w:r>
      <w:r w:rsidRPr="00E01ECD">
        <w:t xml:space="preserve">). Using this study design, differences between strains or treatment arms are likely to </w:t>
      </w:r>
      <w:r w:rsidR="006F4C58" w:rsidRPr="00E01ECD">
        <w:t>increase</w:t>
      </w:r>
      <w:r w:rsidRPr="00E01ECD">
        <w:t xml:space="preserve"> as </w:t>
      </w:r>
      <w:r w:rsidR="001153F7" w:rsidRPr="00E01ECD">
        <w:t xml:space="preserve">treadmill challenged </w:t>
      </w:r>
      <w:r w:rsidRPr="00E01ECD">
        <w:t xml:space="preserve">untreated </w:t>
      </w:r>
      <w:r w:rsidRPr="00E01ECD">
        <w:rPr>
          <w:i/>
        </w:rPr>
        <w:t xml:space="preserve">mdx </w:t>
      </w:r>
      <w:r w:rsidRPr="00E01ECD">
        <w:t>mice</w:t>
      </w:r>
      <w:r w:rsidR="001153F7" w:rsidRPr="00E01ECD">
        <w:t xml:space="preserve"> are less capable of performing these tests than sedentary </w:t>
      </w:r>
      <w:r w:rsidR="001153F7" w:rsidRPr="00E01ECD">
        <w:rPr>
          <w:i/>
        </w:rPr>
        <w:t xml:space="preserve">mdx </w:t>
      </w:r>
      <w:r w:rsidR="001153F7" w:rsidRPr="00E01ECD">
        <w:t xml:space="preserve">mice </w:t>
      </w:r>
      <w:r w:rsidR="00E01ECD" w:rsidRPr="00E01ECD">
        <w:fldChar w:fldCharType="begin">
          <w:fldData xml:space="preserve">PFJlZm1hbj48Q2l0ZT48QXV0aG9yPnZhbiBQdXR0ZW48L0F1dGhvcj48WWVhcj4yMDEyPC9ZZWFy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</w:fldData>
        </w:fldChar>
      </w:r>
      <w:r w:rsidR="005D6DF3">
        <w:instrText xml:space="preserve"> ADDIN REFMGR.CITE </w:instrText>
      </w:r>
      <w:r w:rsidR="005D6DF3">
        <w:fldChar w:fldCharType="begin">
          <w:fldData xml:space="preserve">PFJlZm1hbj48Q2l0ZT48QXV0aG9yPnZhbiBQdXR0ZW48L0F1dGhvcj48WWVhcj4yMDEyPC9ZZWFy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</w:fldData>
        </w:fldChar>
      </w:r>
      <w:r w:rsidR="005D6DF3">
        <w:instrText xml:space="preserve"> ADDIN EN.CITE.DATA </w:instrText>
      </w:r>
      <w:r w:rsidR="005D6DF3">
        <w:fldChar w:fldCharType="end"/>
      </w:r>
      <w:r w:rsidR="00E01ECD" w:rsidRPr="00E01ECD">
        <w:fldChar w:fldCharType="separate"/>
      </w:r>
      <w:r w:rsidR="007845E4" w:rsidRPr="007845E4">
        <w:rPr>
          <w:noProof/>
          <w:vertAlign w:val="superscript"/>
        </w:rPr>
        <w:t>13</w:t>
      </w:r>
      <w:r w:rsidR="00E01ECD" w:rsidRPr="00E01ECD">
        <w:fldChar w:fldCharType="end"/>
      </w:r>
      <w:r w:rsidRPr="00E01ECD">
        <w:t xml:space="preserve">. </w:t>
      </w:r>
    </w:p>
    <w:p w:rsidR="00555CB6" w:rsidRPr="00E01ECD" w:rsidRDefault="00555CB6" w:rsidP="00555CB6">
      <w:pPr>
        <w:jc w:val="both"/>
        <w:rPr>
          <w:b/>
        </w:rPr>
      </w:pPr>
    </w:p>
    <w:p w:rsidR="00C65C34" w:rsidRPr="00E01ECD" w:rsidRDefault="00902283" w:rsidP="006F4C58">
      <w:pPr>
        <w:jc w:val="both"/>
      </w:pPr>
      <w:r w:rsidRPr="00E01ECD">
        <w:t>As mentioned</w:t>
      </w:r>
      <w:r w:rsidR="005365DA" w:rsidRPr="00E01ECD">
        <w:t xml:space="preserve"> earlier</w:t>
      </w:r>
      <w:r w:rsidRPr="00E01ECD">
        <w:t xml:space="preserve">, </w:t>
      </w:r>
      <w:r w:rsidR="00FA596D" w:rsidRPr="00E01ECD">
        <w:t xml:space="preserve">when studying muscle function in </w:t>
      </w:r>
      <w:r w:rsidR="00FA596D" w:rsidRPr="00E01ECD">
        <w:rPr>
          <w:i/>
        </w:rPr>
        <w:t xml:space="preserve">mdx </w:t>
      </w:r>
      <w:r w:rsidR="00FA596D" w:rsidRPr="00E01ECD">
        <w:t xml:space="preserve">mice, </w:t>
      </w:r>
      <w:r w:rsidR="00433EFD" w:rsidRPr="00E01ECD">
        <w:t xml:space="preserve">the C57BL/10ScSnJ wild type strain </w:t>
      </w:r>
      <w:r w:rsidR="00FA596D" w:rsidRPr="00E01ECD">
        <w:t>need</w:t>
      </w:r>
      <w:r w:rsidR="006F4C58" w:rsidRPr="00E01ECD">
        <w:t>s</w:t>
      </w:r>
      <w:r w:rsidR="00FA596D" w:rsidRPr="00E01ECD">
        <w:t xml:space="preserve"> to be</w:t>
      </w:r>
      <w:r w:rsidR="00433EFD" w:rsidRPr="00E01ECD">
        <w:t xml:space="preserve"> used </w:t>
      </w:r>
      <w:r w:rsidR="00FA596D" w:rsidRPr="00E01ECD">
        <w:t xml:space="preserve">which </w:t>
      </w:r>
      <w:r w:rsidR="006F4C58" w:rsidRPr="00E01ECD">
        <w:t>is of the</w:t>
      </w:r>
      <w:r w:rsidR="00433EFD" w:rsidRPr="00E01ECD">
        <w:t xml:space="preserve"> </w:t>
      </w:r>
      <w:r w:rsidR="00FA596D" w:rsidRPr="00E01ECD">
        <w:t xml:space="preserve">corresponding </w:t>
      </w:r>
      <w:r w:rsidR="00433EFD" w:rsidRPr="00E01ECD">
        <w:t xml:space="preserve">genetic background. </w:t>
      </w:r>
      <w:r w:rsidR="00FA596D" w:rsidRPr="00E01ECD">
        <w:t xml:space="preserve">We advise this as even between </w:t>
      </w:r>
      <w:r w:rsidR="00433EFD" w:rsidRPr="00E01ECD">
        <w:t xml:space="preserve">inbred wild type strains </w:t>
      </w:r>
      <w:r w:rsidR="00FA596D" w:rsidRPr="00E01ECD">
        <w:t xml:space="preserve">treadmill running performance differs </w:t>
      </w:r>
      <w:r w:rsidR="00971997" w:rsidRPr="00E01ECD">
        <w:fldChar w:fldCharType="begin">
          <w:fldData xml:space="preserve">PFJlZm1hbj48Q2l0ZT48QXV0aG9yPk1hc3NldHQ8L0F1dGhvcj48WWVhcj4yMDA1PC9ZZWFyPjxS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</w:fldData>
        </w:fldChar>
      </w:r>
      <w:r w:rsidR="005D6DF3">
        <w:instrText xml:space="preserve"> ADDIN REFMGR.CITE </w:instrText>
      </w:r>
      <w:r w:rsidR="005D6DF3">
        <w:fldChar w:fldCharType="begin">
          <w:fldData xml:space="preserve">PFJlZm1hbj48Q2l0ZT48QXV0aG9yPk1hc3NldHQ8L0F1dGhvcj48WWVhcj4yMDA1PC9ZZWFyPjxS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</w:fldData>
        </w:fldChar>
      </w:r>
      <w:r w:rsidR="005D6DF3">
        <w:instrText xml:space="preserve"> ADDIN EN.CITE.DATA </w:instrText>
      </w:r>
      <w:r w:rsidR="005D6DF3">
        <w:fldChar w:fldCharType="end"/>
      </w:r>
      <w:r w:rsidR="00971997" w:rsidRPr="00E01ECD">
        <w:fldChar w:fldCharType="separate"/>
      </w:r>
      <w:r w:rsidR="007845E4" w:rsidRPr="007845E4">
        <w:rPr>
          <w:noProof/>
          <w:vertAlign w:val="superscript"/>
        </w:rPr>
        <w:t>18, 19</w:t>
      </w:r>
      <w:r w:rsidR="00971997" w:rsidRPr="00E01ECD">
        <w:fldChar w:fldCharType="end"/>
      </w:r>
      <w:r w:rsidR="00555CB6" w:rsidRPr="00E01ECD">
        <w:t xml:space="preserve">. </w:t>
      </w:r>
      <w:r w:rsidR="00FA596D" w:rsidRPr="00E01ECD">
        <w:t>But a</w:t>
      </w:r>
      <w:r w:rsidR="007A154E" w:rsidRPr="00E01ECD">
        <w:t>lso in non-invasive functional tests, functional performance is influence</w:t>
      </w:r>
      <w:r w:rsidR="006F4C58" w:rsidRPr="00E01ECD">
        <w:t>d</w:t>
      </w:r>
      <w:r w:rsidR="007A154E" w:rsidRPr="00E01ECD">
        <w:t xml:space="preserve"> by genetic backgrounds. Figure 4 illustrates this in three representative graphs w</w:t>
      </w:r>
      <w:r w:rsidR="006F4C58" w:rsidRPr="00E01ECD">
        <w:t>h</w:t>
      </w:r>
      <w:r w:rsidR="007A154E" w:rsidRPr="00E01ECD">
        <w:t xml:space="preserve">ere performance of </w:t>
      </w:r>
      <w:r w:rsidR="007A154E" w:rsidRPr="00E01ECD">
        <w:rPr>
          <w:i/>
        </w:rPr>
        <w:t xml:space="preserve">mdx </w:t>
      </w:r>
      <w:r w:rsidR="007A154E" w:rsidRPr="00E01ECD">
        <w:t xml:space="preserve">mice on a BL/10 background and on a mixed background consisting of BL/10, BL/6J, DBA2 and 129OLA are compared. </w:t>
      </w:r>
      <w:r w:rsidR="003A4EB9" w:rsidRPr="00E01ECD">
        <w:t>As can be appreciated the mixed background mice perform better in the hanging wire tests and worse on the rotarod.</w:t>
      </w:r>
    </w:p>
    <w:p w:rsidR="00424F98" w:rsidRPr="00E01ECD" w:rsidRDefault="00424F98" w:rsidP="00B50356">
      <w:pPr>
        <w:jc w:val="both"/>
        <w:rPr>
          <w:b/>
        </w:rPr>
      </w:pPr>
    </w:p>
    <w:p w:rsidR="00B50356" w:rsidRPr="00E01ECD" w:rsidRDefault="00B50356" w:rsidP="00B50356">
      <w:pPr>
        <w:jc w:val="both"/>
        <w:rPr>
          <w:b/>
        </w:rPr>
      </w:pPr>
      <w:r w:rsidRPr="00E01ECD">
        <w:rPr>
          <w:b/>
        </w:rPr>
        <w:t>Figure Legends:</w:t>
      </w:r>
      <w:r w:rsidRPr="00E01ECD">
        <w:rPr>
          <w:bCs/>
          <w:i/>
          <w:color w:val="808080"/>
        </w:rPr>
        <w:t xml:space="preserve"> </w:t>
      </w:r>
    </w:p>
    <w:p w:rsidR="00A92EB4" w:rsidRPr="00E01ECD" w:rsidRDefault="00A92EB4" w:rsidP="00813C56">
      <w:pPr>
        <w:pStyle w:val="NormalWeb"/>
        <w:spacing w:before="0" w:beforeAutospacing="0" w:after="0" w:afterAutospacing="0"/>
        <w:jc w:val="both"/>
        <w:rPr>
          <w:b/>
        </w:rPr>
      </w:pPr>
    </w:p>
    <w:p w:rsidR="00B50356" w:rsidRPr="00E01ECD" w:rsidRDefault="00CC7484" w:rsidP="003A4EB9">
      <w:pPr>
        <w:pStyle w:val="NormalWeb"/>
        <w:spacing w:before="0" w:beforeAutospacing="0" w:after="0" w:afterAutospacing="0"/>
        <w:jc w:val="both"/>
        <w:rPr>
          <w:b/>
        </w:rPr>
      </w:pPr>
      <w:r w:rsidRPr="00E01ECD">
        <w:rPr>
          <w:b/>
        </w:rPr>
        <w:t xml:space="preserve">Figure 1: </w:t>
      </w:r>
      <w:r w:rsidR="00EA1359" w:rsidRPr="00E01ECD">
        <w:rPr>
          <w:b/>
        </w:rPr>
        <w:t>Forelimb grip strength, r</w:t>
      </w:r>
      <w:r w:rsidR="00555CB6" w:rsidRPr="00E01ECD">
        <w:rPr>
          <w:b/>
        </w:rPr>
        <w:t>epresentative results and correct position</w:t>
      </w:r>
      <w:r w:rsidR="00EA1359" w:rsidRPr="00E01ECD">
        <w:rPr>
          <w:b/>
        </w:rPr>
        <w:t>ing</w:t>
      </w:r>
      <w:r w:rsidR="00555CB6" w:rsidRPr="00E01ECD">
        <w:rPr>
          <w:b/>
        </w:rPr>
        <w:t xml:space="preserve"> of the paws. A.</w:t>
      </w:r>
      <w:r w:rsidR="00555CB6" w:rsidRPr="00E01ECD">
        <w:t xml:space="preserve"> Forelimb grip strength normalized for bodyweight of 9 weeks old female </w:t>
      </w:r>
      <w:r w:rsidR="00555CB6" w:rsidRPr="00E01ECD">
        <w:rPr>
          <w:i/>
        </w:rPr>
        <w:t xml:space="preserve">mdx </w:t>
      </w:r>
      <w:r w:rsidR="00555CB6" w:rsidRPr="00E01ECD">
        <w:t xml:space="preserve">(n=5) and </w:t>
      </w:r>
      <w:r w:rsidR="00902283" w:rsidRPr="00E01ECD">
        <w:t>wild type</w:t>
      </w:r>
      <w:r w:rsidR="00555CB6" w:rsidRPr="00E01ECD">
        <w:t xml:space="preserve"> (n=4) mice. </w:t>
      </w:r>
      <w:r w:rsidR="002E4C2E" w:rsidRPr="00E01ECD">
        <w:t>Grip strength is a</w:t>
      </w:r>
      <w:r w:rsidR="00555CB6" w:rsidRPr="00E01ECD">
        <w:t xml:space="preserve">lready </w:t>
      </w:r>
      <w:r w:rsidR="002E4C2E" w:rsidRPr="00E01ECD">
        <w:t xml:space="preserve">impaired in </w:t>
      </w:r>
      <w:r w:rsidR="00555CB6" w:rsidRPr="00E01ECD">
        <w:t xml:space="preserve">young </w:t>
      </w:r>
      <w:r w:rsidR="00555CB6" w:rsidRPr="00E01ECD">
        <w:rPr>
          <w:i/>
        </w:rPr>
        <w:t xml:space="preserve">mdx </w:t>
      </w:r>
      <w:r w:rsidR="00555CB6" w:rsidRPr="00E01ECD">
        <w:t>mice. Asterisk</w:t>
      </w:r>
      <w:r w:rsidR="003A4EB9" w:rsidRPr="00E01ECD">
        <w:t>s</w:t>
      </w:r>
      <w:r w:rsidR="00555CB6" w:rsidRPr="00E01ECD">
        <w:t xml:space="preserve"> indicate </w:t>
      </w:r>
      <w:r w:rsidR="00555CB6" w:rsidRPr="00E01ECD">
        <w:rPr>
          <w:i/>
        </w:rPr>
        <w:t>P</w:t>
      </w:r>
      <w:r w:rsidR="00555CB6" w:rsidRPr="00E01ECD">
        <w:t xml:space="preserve">&lt;0.05 and data are presented as mean±st.dev. </w:t>
      </w:r>
      <w:r w:rsidR="00555CB6" w:rsidRPr="00E01ECD">
        <w:rPr>
          <w:b/>
        </w:rPr>
        <w:t xml:space="preserve">B. </w:t>
      </w:r>
      <w:r w:rsidR="00555CB6" w:rsidRPr="00E01ECD">
        <w:t>Fatigue of the same individuals as shown in A</w:t>
      </w:r>
      <w:r w:rsidR="00D6564F" w:rsidRPr="00E01ECD">
        <w:t>,</w:t>
      </w:r>
      <w:r w:rsidR="00555CB6" w:rsidRPr="00E01ECD">
        <w:t xml:space="preserve"> was on average </w:t>
      </w:r>
      <w:r w:rsidR="00E01ECD">
        <w:t xml:space="preserve">less than </w:t>
      </w:r>
      <w:r w:rsidR="00555CB6" w:rsidRPr="00E01ECD">
        <w:t xml:space="preserve">10% </w:t>
      </w:r>
      <w:r w:rsidR="003A4EB9" w:rsidRPr="00E01ECD">
        <w:t xml:space="preserve">and </w:t>
      </w:r>
      <w:r w:rsidR="00ED7B70" w:rsidRPr="00E01ECD">
        <w:t>did</w:t>
      </w:r>
      <w:r w:rsidR="00555CB6" w:rsidRPr="00E01ECD">
        <w:t xml:space="preserve"> not </w:t>
      </w:r>
      <w:r w:rsidR="00ED7B70" w:rsidRPr="00E01ECD">
        <w:t xml:space="preserve">vary </w:t>
      </w:r>
      <w:r w:rsidR="00555CB6" w:rsidRPr="00E01ECD">
        <w:t xml:space="preserve">between strains. </w:t>
      </w:r>
      <w:r w:rsidR="00555CB6" w:rsidRPr="00E01ECD">
        <w:rPr>
          <w:b/>
        </w:rPr>
        <w:t xml:space="preserve">C. </w:t>
      </w:r>
      <w:r w:rsidR="00813C56" w:rsidRPr="00E01ECD">
        <w:t xml:space="preserve">To obtain reliable data, attention should be to the positioning of the paws during </w:t>
      </w:r>
      <w:r w:rsidR="004A4792" w:rsidRPr="00E01ECD">
        <w:t>forelimb</w:t>
      </w:r>
      <w:r w:rsidR="00813C56" w:rsidRPr="00E01ECD">
        <w:t xml:space="preserve"> grip strength analysis. </w:t>
      </w:r>
      <w:r w:rsidR="00E452CA" w:rsidRPr="00E01ECD">
        <w:t>C</w:t>
      </w:r>
      <w:r w:rsidR="009145BD" w:rsidRPr="00E01ECD">
        <w:t>orrect positioning of the mouse; two forepaws are next to each other, hindlimbs are not touching the grid and the mouse is pulling in a straight line.</w:t>
      </w:r>
      <w:r w:rsidR="00E452CA" w:rsidRPr="00E01ECD">
        <w:t xml:space="preserve"> </w:t>
      </w:r>
      <w:r w:rsidR="00555CB6" w:rsidRPr="00E01ECD">
        <w:rPr>
          <w:b/>
        </w:rPr>
        <w:t>D</w:t>
      </w:r>
      <w:r w:rsidR="00E452CA" w:rsidRPr="00E01ECD">
        <w:rPr>
          <w:b/>
        </w:rPr>
        <w:t xml:space="preserve">. </w:t>
      </w:r>
      <w:r w:rsidR="00E452CA" w:rsidRPr="00E01ECD">
        <w:t xml:space="preserve">Incorrect positioning of the </w:t>
      </w:r>
      <w:r w:rsidR="00555CB6" w:rsidRPr="00E01ECD">
        <w:t xml:space="preserve">forepaws; </w:t>
      </w:r>
      <w:r w:rsidR="009145BD" w:rsidRPr="00E01ECD">
        <w:t>the mouse is not pulling in a straight line</w:t>
      </w:r>
      <w:r w:rsidR="00E452CA" w:rsidRPr="00E01ECD">
        <w:t xml:space="preserve">. </w:t>
      </w:r>
      <w:r w:rsidR="00555CB6" w:rsidRPr="00E01ECD">
        <w:t xml:space="preserve">When this happens, </w:t>
      </w:r>
      <w:r w:rsidR="00E452CA" w:rsidRPr="00E01ECD">
        <w:t xml:space="preserve"> </w:t>
      </w:r>
      <w:r w:rsidR="00D6564F" w:rsidRPr="00E01ECD">
        <w:t xml:space="preserve">or </w:t>
      </w:r>
      <w:r w:rsidR="00E452CA" w:rsidRPr="00E01ECD">
        <w:t xml:space="preserve">when </w:t>
      </w:r>
      <w:r w:rsidR="00813C56" w:rsidRPr="00E01ECD">
        <w:t xml:space="preserve">only one </w:t>
      </w:r>
      <w:r w:rsidR="00555CB6" w:rsidRPr="00E01ECD">
        <w:t xml:space="preserve">forepaw </w:t>
      </w:r>
      <w:r w:rsidR="00813C56" w:rsidRPr="00E01ECD">
        <w:t xml:space="preserve">or also the </w:t>
      </w:r>
      <w:r w:rsidR="004A4792" w:rsidRPr="00E01ECD">
        <w:t>hindlimb</w:t>
      </w:r>
      <w:r w:rsidR="00813C56" w:rsidRPr="00E01ECD">
        <w:t xml:space="preserve">s </w:t>
      </w:r>
      <w:r w:rsidR="00D6564F" w:rsidRPr="00E01ECD">
        <w:t>a</w:t>
      </w:r>
      <w:r w:rsidR="00813C56" w:rsidRPr="00E01ECD">
        <w:t>re used, the mouse turn</w:t>
      </w:r>
      <w:r w:rsidR="00D6564F" w:rsidRPr="00E01ECD">
        <w:t>s</w:t>
      </w:r>
      <w:r w:rsidR="00813C56" w:rsidRPr="00E01ECD">
        <w:t xml:space="preserve"> </w:t>
      </w:r>
      <w:r w:rsidR="00A75C0C" w:rsidRPr="00E01ECD">
        <w:t xml:space="preserve">around </w:t>
      </w:r>
      <w:r w:rsidR="00813C56" w:rsidRPr="00E01ECD">
        <w:t>during pulling or lack</w:t>
      </w:r>
      <w:r w:rsidR="00D6564F" w:rsidRPr="00E01ECD">
        <w:t>s</w:t>
      </w:r>
      <w:r w:rsidR="00813C56" w:rsidRPr="00E01ECD">
        <w:t xml:space="preserve"> to show resistance</w:t>
      </w:r>
      <w:r w:rsidR="00555CB6" w:rsidRPr="00E01ECD">
        <w:t>, data should be discarded</w:t>
      </w:r>
      <w:r w:rsidR="00813C56" w:rsidRPr="00E01ECD">
        <w:t xml:space="preserve">. </w:t>
      </w:r>
    </w:p>
    <w:p w:rsidR="00A64DE4" w:rsidRPr="00E01ECD" w:rsidRDefault="00A64DE4" w:rsidP="00A64DE4">
      <w:pPr>
        <w:jc w:val="center"/>
        <w:rPr>
          <w:b/>
        </w:rPr>
      </w:pPr>
    </w:p>
    <w:p w:rsidR="00B50356" w:rsidRPr="00E01ECD" w:rsidRDefault="00B50356" w:rsidP="003A4EB9">
      <w:pPr>
        <w:jc w:val="both"/>
      </w:pPr>
      <w:r w:rsidRPr="00E01ECD">
        <w:rPr>
          <w:b/>
        </w:rPr>
        <w:t>Figure 2</w:t>
      </w:r>
      <w:r w:rsidR="00B67E35" w:rsidRPr="00E01ECD">
        <w:rPr>
          <w:b/>
        </w:rPr>
        <w:t xml:space="preserve">: </w:t>
      </w:r>
      <w:r w:rsidR="00EA1359" w:rsidRPr="00E01ECD">
        <w:rPr>
          <w:b/>
        </w:rPr>
        <w:t>Two limb hanging tests, r</w:t>
      </w:r>
      <w:r w:rsidR="00555CB6" w:rsidRPr="00E01ECD">
        <w:rPr>
          <w:b/>
        </w:rPr>
        <w:t>epresentative results and a</w:t>
      </w:r>
      <w:r w:rsidR="00AF40D9" w:rsidRPr="00E01ECD">
        <w:rPr>
          <w:b/>
        </w:rPr>
        <w:t>ppropriate and i</w:t>
      </w:r>
      <w:r w:rsidR="00B67E35" w:rsidRPr="00E01ECD">
        <w:rPr>
          <w:b/>
        </w:rPr>
        <w:t>nappropriate hanging behavior.</w:t>
      </w:r>
      <w:r w:rsidR="00B67E35" w:rsidRPr="00E01ECD">
        <w:t xml:space="preserve"> </w:t>
      </w:r>
      <w:r w:rsidR="00E452CA" w:rsidRPr="00E01ECD">
        <w:rPr>
          <w:b/>
        </w:rPr>
        <w:t xml:space="preserve">A. </w:t>
      </w:r>
      <w:r w:rsidR="00555CB6" w:rsidRPr="00E01ECD">
        <w:t xml:space="preserve">A representative example of the two limb hanging test performed once weekly in </w:t>
      </w:r>
      <w:r w:rsidR="00EA1359" w:rsidRPr="00E01ECD">
        <w:rPr>
          <w:i/>
        </w:rPr>
        <w:t xml:space="preserve">mdx </w:t>
      </w:r>
      <w:r w:rsidR="00772318">
        <w:t>(n=18</w:t>
      </w:r>
      <w:r w:rsidR="00665541">
        <w:t xml:space="preserve"> 4-10 weeks, n=13 11&amp;12 weeks, n=10 13 weeks</w:t>
      </w:r>
      <w:r w:rsidR="00772318">
        <w:t xml:space="preserve">) </w:t>
      </w:r>
      <w:r w:rsidR="00EA1359" w:rsidRPr="00E01ECD">
        <w:t xml:space="preserve">and </w:t>
      </w:r>
      <w:r w:rsidR="00772318">
        <w:t xml:space="preserve">age and gender-matched </w:t>
      </w:r>
      <w:r w:rsidR="00EA1359" w:rsidRPr="00E01ECD">
        <w:t>wild type mice</w:t>
      </w:r>
      <w:r w:rsidR="00772318">
        <w:t xml:space="preserve"> (n=6)</w:t>
      </w:r>
      <w:r w:rsidR="00555CB6" w:rsidRPr="00E01ECD">
        <w:t xml:space="preserve">. A learning curve is visible for both strains in the first few weeks of testing. </w:t>
      </w:r>
      <w:r w:rsidR="00772318">
        <w:t xml:space="preserve">Performance of </w:t>
      </w:r>
      <w:r w:rsidR="00772318">
        <w:rPr>
          <w:i/>
        </w:rPr>
        <w:t xml:space="preserve">mdx </w:t>
      </w:r>
      <w:r w:rsidR="00772318">
        <w:t>mice was worse compared to that of wild type mice. D</w:t>
      </w:r>
      <w:r w:rsidR="00772318" w:rsidRPr="00E01ECD">
        <w:t>ata presented as mean±st.dev. Maximum hanging time allowed is indicated by the dotted line</w:t>
      </w:r>
      <w:r w:rsidR="00772318">
        <w:t>.</w:t>
      </w:r>
      <w:r w:rsidR="00772318" w:rsidRPr="00E01ECD">
        <w:t xml:space="preserve"> </w:t>
      </w:r>
      <w:r w:rsidR="00772318">
        <w:rPr>
          <w:b/>
        </w:rPr>
        <w:t>B</w:t>
      </w:r>
      <w:r w:rsidR="00555CB6" w:rsidRPr="00E01ECD">
        <w:rPr>
          <w:b/>
        </w:rPr>
        <w:t xml:space="preserve">. </w:t>
      </w:r>
      <w:r w:rsidR="00E452CA" w:rsidRPr="00E01ECD">
        <w:t xml:space="preserve">The correct starting position of this test is with the two </w:t>
      </w:r>
      <w:r w:rsidR="004A4792" w:rsidRPr="00E01ECD">
        <w:t>fore</w:t>
      </w:r>
      <w:r w:rsidR="009145BD" w:rsidRPr="00E01ECD">
        <w:t>paw</w:t>
      </w:r>
      <w:r w:rsidR="00E452CA" w:rsidRPr="00E01ECD">
        <w:t xml:space="preserve">s. </w:t>
      </w:r>
      <w:r w:rsidR="00772318">
        <w:rPr>
          <w:b/>
        </w:rPr>
        <w:t>C</w:t>
      </w:r>
      <w:r w:rsidR="00E452CA" w:rsidRPr="00E01ECD">
        <w:t xml:space="preserve">. Depending on the functional ability of the mouse it can </w:t>
      </w:r>
      <w:r w:rsidR="00AF40D9" w:rsidRPr="00E01ECD">
        <w:t xml:space="preserve">also use the </w:t>
      </w:r>
      <w:r w:rsidR="004A4792" w:rsidRPr="00E01ECD">
        <w:t>hindlimb</w:t>
      </w:r>
      <w:r w:rsidR="00AF40D9" w:rsidRPr="00E01ECD">
        <w:t xml:space="preserve">s and tail. </w:t>
      </w:r>
      <w:r w:rsidR="00772318">
        <w:rPr>
          <w:b/>
        </w:rPr>
        <w:t>D</w:t>
      </w:r>
      <w:r w:rsidR="00772318" w:rsidRPr="00E01ECD">
        <w:rPr>
          <w:b/>
        </w:rPr>
        <w:t xml:space="preserve"> </w:t>
      </w:r>
      <w:r w:rsidR="00E452CA" w:rsidRPr="00E01ECD">
        <w:rPr>
          <w:b/>
        </w:rPr>
        <w:t xml:space="preserve">and </w:t>
      </w:r>
      <w:r w:rsidR="00772318">
        <w:rPr>
          <w:b/>
        </w:rPr>
        <w:t>E</w:t>
      </w:r>
      <w:r w:rsidR="00E452CA" w:rsidRPr="00E01ECD">
        <w:rPr>
          <w:b/>
        </w:rPr>
        <w:t xml:space="preserve">. </w:t>
      </w:r>
      <w:r w:rsidR="00B67E35" w:rsidRPr="00E01ECD">
        <w:t xml:space="preserve">A small subset of mice, especially strong </w:t>
      </w:r>
      <w:r w:rsidR="00555CB6" w:rsidRPr="00E01ECD">
        <w:t>wild type</w:t>
      </w:r>
      <w:r w:rsidR="00B67E35" w:rsidRPr="00E01ECD">
        <w:t xml:space="preserve"> mice</w:t>
      </w:r>
      <w:r w:rsidR="003A4EB9" w:rsidRPr="00E01ECD">
        <w:t>,</w:t>
      </w:r>
      <w:r w:rsidR="00B67E35" w:rsidRPr="00E01ECD">
        <w:t xml:space="preserve"> can occasionally avoid hanging by </w:t>
      </w:r>
      <w:r w:rsidR="003634F7" w:rsidRPr="00E01ECD">
        <w:t>climbing on the side bars</w:t>
      </w:r>
      <w:r w:rsidR="009145BD" w:rsidRPr="00E01ECD">
        <w:t xml:space="preserve"> or balancing on the wire</w:t>
      </w:r>
      <w:r w:rsidR="00B67E35" w:rsidRPr="00E01ECD">
        <w:t xml:space="preserve">. Some mice </w:t>
      </w:r>
      <w:r w:rsidR="00E452CA" w:rsidRPr="00E01ECD">
        <w:t xml:space="preserve">intentionally </w:t>
      </w:r>
      <w:r w:rsidR="00B67E35" w:rsidRPr="00E01ECD">
        <w:t xml:space="preserve">jump off the wire. </w:t>
      </w:r>
    </w:p>
    <w:p w:rsidR="00A64DE4" w:rsidRPr="00E01ECD" w:rsidRDefault="00A64DE4" w:rsidP="00A64DE4">
      <w:pPr>
        <w:jc w:val="center"/>
      </w:pPr>
    </w:p>
    <w:p w:rsidR="00555CB6" w:rsidRPr="00E01ECD" w:rsidRDefault="00555CB6" w:rsidP="003A4EB9">
      <w:pPr>
        <w:jc w:val="both"/>
      </w:pPr>
      <w:r w:rsidRPr="00E01ECD">
        <w:rPr>
          <w:b/>
        </w:rPr>
        <w:t xml:space="preserve">Figure 3: Four limb hanging and rotarod running test. A. </w:t>
      </w:r>
      <w:r w:rsidRPr="00E01ECD">
        <w:t>Four limb hanging performance</w:t>
      </w:r>
      <w:r w:rsidR="00A9632B">
        <w:t xml:space="preserve"> assessed once weekly in</w:t>
      </w:r>
      <w:r w:rsidR="003A4EB9" w:rsidRPr="00E01ECD">
        <w:t xml:space="preserve"> </w:t>
      </w:r>
      <w:r w:rsidRPr="00E01ECD">
        <w:t xml:space="preserve">male </w:t>
      </w:r>
      <w:r w:rsidRPr="00E01ECD">
        <w:rPr>
          <w:i/>
        </w:rPr>
        <w:t xml:space="preserve">mdx </w:t>
      </w:r>
      <w:r w:rsidR="00EA1359" w:rsidRPr="00E01ECD">
        <w:t>(</w:t>
      </w:r>
      <w:r w:rsidR="00665541">
        <w:t>n=18 4-10 weeks, n=13 11&amp;12 weeks, n=8 13 weeks</w:t>
      </w:r>
      <w:r w:rsidR="00EA1359" w:rsidRPr="00E01ECD">
        <w:t xml:space="preserve">) </w:t>
      </w:r>
      <w:r w:rsidRPr="00E01ECD">
        <w:t xml:space="preserve">and </w:t>
      </w:r>
      <w:r w:rsidR="00EA1359" w:rsidRPr="00E01ECD">
        <w:t>wild type (n=6)</w:t>
      </w:r>
      <w:r w:rsidRPr="00E01ECD">
        <w:t xml:space="preserve"> mice</w:t>
      </w:r>
      <w:r w:rsidR="00A9632B">
        <w:t xml:space="preserve">. Over time, </w:t>
      </w:r>
      <w:r w:rsidR="00A9632B">
        <w:rPr>
          <w:i/>
        </w:rPr>
        <w:t xml:space="preserve">mdx </w:t>
      </w:r>
      <w:r w:rsidR="00A9632B">
        <w:t xml:space="preserve">mice hang less long than wild type mice. </w:t>
      </w:r>
      <w:r w:rsidRPr="00E01ECD">
        <w:rPr>
          <w:b/>
        </w:rPr>
        <w:t xml:space="preserve">B. </w:t>
      </w:r>
      <w:r w:rsidR="00EA1359" w:rsidRPr="00E01ECD">
        <w:t xml:space="preserve">Rotarod running times did not differ </w:t>
      </w:r>
      <w:r w:rsidR="00A9632B">
        <w:t>between</w:t>
      </w:r>
      <w:r w:rsidR="00EA1359" w:rsidRPr="00E01ECD">
        <w:t xml:space="preserve"> </w:t>
      </w:r>
      <w:r w:rsidR="00A9632B">
        <w:t>young</w:t>
      </w:r>
      <w:r w:rsidR="00EA1359" w:rsidRPr="00E01ECD">
        <w:t xml:space="preserve"> male </w:t>
      </w:r>
      <w:r w:rsidR="00EA1359" w:rsidRPr="00E01ECD">
        <w:rPr>
          <w:i/>
        </w:rPr>
        <w:t xml:space="preserve">mdx </w:t>
      </w:r>
      <w:r w:rsidR="00EA1359" w:rsidRPr="00E01ECD">
        <w:t>(</w:t>
      </w:r>
      <w:r w:rsidR="00665541">
        <w:t>n=18 4-10 weeks, n=13 11&amp;12 weeks, n=10 13 weeks</w:t>
      </w:r>
      <w:r w:rsidR="00EA1359" w:rsidRPr="00E01ECD">
        <w:t xml:space="preserve">) and wild type mice (n=6). </w:t>
      </w:r>
    </w:p>
    <w:p w:rsidR="00555CB6" w:rsidRPr="00E01ECD" w:rsidRDefault="00555CB6" w:rsidP="00B67E35">
      <w:pPr>
        <w:jc w:val="both"/>
        <w:rPr>
          <w:b/>
        </w:rPr>
      </w:pPr>
    </w:p>
    <w:p w:rsidR="001632BA" w:rsidRPr="00E01ECD" w:rsidRDefault="001632BA" w:rsidP="003A4EB9">
      <w:pPr>
        <w:jc w:val="both"/>
      </w:pPr>
      <w:r w:rsidRPr="00E01ECD">
        <w:rPr>
          <w:b/>
        </w:rPr>
        <w:t xml:space="preserve">Figure </w:t>
      </w:r>
      <w:r w:rsidR="00555CB6" w:rsidRPr="00E01ECD">
        <w:rPr>
          <w:b/>
        </w:rPr>
        <w:t>4</w:t>
      </w:r>
      <w:r w:rsidRPr="00E01ECD">
        <w:rPr>
          <w:b/>
        </w:rPr>
        <w:t xml:space="preserve">: </w:t>
      </w:r>
      <w:r w:rsidR="00555CB6" w:rsidRPr="00E01ECD">
        <w:rPr>
          <w:b/>
        </w:rPr>
        <w:t xml:space="preserve">The effect of </w:t>
      </w:r>
      <w:r w:rsidR="006505F6">
        <w:rPr>
          <w:b/>
        </w:rPr>
        <w:t xml:space="preserve">forced </w:t>
      </w:r>
      <w:r w:rsidR="00555CB6" w:rsidRPr="00E01ECD">
        <w:rPr>
          <w:b/>
        </w:rPr>
        <w:t xml:space="preserve">treadmill running </w:t>
      </w:r>
      <w:r w:rsidR="00852FC7">
        <w:rPr>
          <w:b/>
        </w:rPr>
        <w:t xml:space="preserve">exercise protocol </w:t>
      </w:r>
      <w:r w:rsidR="00555CB6" w:rsidRPr="00E01ECD">
        <w:rPr>
          <w:b/>
        </w:rPr>
        <w:t xml:space="preserve">on functional performance and skeletal muscle pathology in 16 week old female mice. </w:t>
      </w:r>
      <w:r w:rsidR="00555CB6" w:rsidRPr="00E01ECD">
        <w:t xml:space="preserve">Muscle pathology was deliberately exacerbated by letting mice run </w:t>
      </w:r>
      <w:r w:rsidR="00EA1359" w:rsidRPr="00E01ECD">
        <w:t xml:space="preserve">on a horizontal treadmill </w:t>
      </w:r>
      <w:r w:rsidR="00555CB6" w:rsidRPr="00E01ECD">
        <w:t xml:space="preserve">three times a week at 12m/min for 30 minutes for a duration of 12 weeks. Directly after running, mice had to </w:t>
      </w:r>
      <w:r w:rsidR="00EA1359" w:rsidRPr="00E01ECD">
        <w:t>participate in the two limb hanging test</w:t>
      </w:r>
      <w:r w:rsidR="00555CB6" w:rsidRPr="00E01ECD">
        <w:t xml:space="preserve">. </w:t>
      </w:r>
      <w:r w:rsidR="006826E1" w:rsidRPr="00E01ECD">
        <w:t>W</w:t>
      </w:r>
      <w:r w:rsidR="00555CB6" w:rsidRPr="00E01ECD">
        <w:t xml:space="preserve">hile all </w:t>
      </w:r>
      <w:r w:rsidR="006826E1" w:rsidRPr="00E01ECD">
        <w:t>wild type mice (</w:t>
      </w:r>
      <w:r w:rsidR="00555CB6" w:rsidRPr="00E01ECD">
        <w:t xml:space="preserve">n=5) remain hanging till the maximum allowed, all </w:t>
      </w:r>
      <w:r w:rsidR="00555CB6" w:rsidRPr="00E01ECD">
        <w:rPr>
          <w:i/>
        </w:rPr>
        <w:t xml:space="preserve">mdx </w:t>
      </w:r>
      <w:r w:rsidR="00555CB6" w:rsidRPr="00E01ECD">
        <w:t xml:space="preserve">mice (n=6) fall off the wire earlier </w:t>
      </w:r>
      <w:r w:rsidR="006826E1" w:rsidRPr="00E01ECD">
        <w:t>(</w:t>
      </w:r>
      <w:r w:rsidR="006826E1" w:rsidRPr="00E01ECD">
        <w:rPr>
          <w:i/>
        </w:rPr>
        <w:t>P</w:t>
      </w:r>
      <w:r w:rsidR="006826E1" w:rsidRPr="00E01ECD">
        <w:t>&lt;0.001</w:t>
      </w:r>
      <w:r w:rsidR="00163810">
        <w:t>,</w:t>
      </w:r>
      <w:r w:rsidR="00163810" w:rsidRPr="00163810">
        <w:t xml:space="preserve"> </w:t>
      </w:r>
      <w:r w:rsidR="00163810">
        <w:t>d</w:t>
      </w:r>
      <w:r w:rsidR="00163810" w:rsidRPr="00E01ECD">
        <w:t>ata presented as mean±st.dev.</w:t>
      </w:r>
      <w:r w:rsidR="006826E1" w:rsidRPr="00E01ECD">
        <w:t xml:space="preserve">). </w:t>
      </w:r>
      <w:r w:rsidR="00555CB6" w:rsidRPr="00E01ECD">
        <w:rPr>
          <w:b/>
        </w:rPr>
        <w:t xml:space="preserve">B. </w:t>
      </w:r>
      <w:r w:rsidR="00555CB6" w:rsidRPr="00E01ECD">
        <w:t xml:space="preserve">The presence of membrane damage </w:t>
      </w:r>
      <w:r w:rsidR="006826E1" w:rsidRPr="00E01ECD">
        <w:t>w</w:t>
      </w:r>
      <w:r w:rsidR="00555CB6" w:rsidRPr="00E01ECD">
        <w:t>a</w:t>
      </w:r>
      <w:r w:rsidR="006826E1" w:rsidRPr="00E01ECD">
        <w:t>s</w:t>
      </w:r>
      <w:r w:rsidR="00555CB6" w:rsidRPr="00E01ECD">
        <w:t xml:space="preserve"> determined by assessing serum Creatine Kinase </w:t>
      </w:r>
      <w:r w:rsidR="003A4EB9" w:rsidRPr="00E01ECD">
        <w:t xml:space="preserve">(CK) </w:t>
      </w:r>
      <w:r w:rsidR="00555CB6" w:rsidRPr="00E01ECD">
        <w:t xml:space="preserve">levels that leak out of muscle fibers through tears in the membrane. CK </w:t>
      </w:r>
      <w:r w:rsidR="006826E1" w:rsidRPr="00E01ECD">
        <w:t>levels we</w:t>
      </w:r>
      <w:r w:rsidR="00555CB6" w:rsidRPr="00E01ECD">
        <w:t xml:space="preserve">re elevated in </w:t>
      </w:r>
      <w:r w:rsidR="00555CB6" w:rsidRPr="00E01ECD">
        <w:rPr>
          <w:i/>
        </w:rPr>
        <w:t xml:space="preserve">mdx </w:t>
      </w:r>
      <w:r w:rsidR="00555CB6" w:rsidRPr="00E01ECD">
        <w:t xml:space="preserve">mice compared to </w:t>
      </w:r>
      <w:r w:rsidR="006826E1" w:rsidRPr="00E01ECD">
        <w:t>wild type</w:t>
      </w:r>
      <w:r w:rsidR="00555CB6" w:rsidRPr="00E01ECD">
        <w:t xml:space="preserve"> mice</w:t>
      </w:r>
      <w:r w:rsidR="006826E1" w:rsidRPr="00E01ECD">
        <w:t xml:space="preserve"> before exercise</w:t>
      </w:r>
      <w:r w:rsidR="00555CB6" w:rsidRPr="00E01ECD">
        <w:t xml:space="preserve">. </w:t>
      </w:r>
      <w:r w:rsidR="00161F1A" w:rsidRPr="00E01ECD">
        <w:t>T</w:t>
      </w:r>
      <w:r w:rsidR="006826E1" w:rsidRPr="00E01ECD">
        <w:t>readmill exercise</w:t>
      </w:r>
      <w:r w:rsidR="00161F1A" w:rsidRPr="00E01ECD">
        <w:t xml:space="preserve"> </w:t>
      </w:r>
      <w:r w:rsidR="003A4EB9" w:rsidRPr="00E01ECD">
        <w:t>immediately</w:t>
      </w:r>
      <w:r w:rsidR="00161F1A" w:rsidRPr="00E01ECD">
        <w:t xml:space="preserve"> </w:t>
      </w:r>
      <w:r w:rsidR="00555CB6" w:rsidRPr="00E01ECD">
        <w:t>increase</w:t>
      </w:r>
      <w:r w:rsidR="006826E1" w:rsidRPr="00E01ECD">
        <w:t>d</w:t>
      </w:r>
      <w:r w:rsidR="00555CB6" w:rsidRPr="00E01ECD">
        <w:t xml:space="preserve"> </w:t>
      </w:r>
      <w:r w:rsidR="00161F1A" w:rsidRPr="00E01ECD">
        <w:t xml:space="preserve">levels </w:t>
      </w:r>
      <w:r w:rsidR="006826E1" w:rsidRPr="00E01ECD">
        <w:t>(</w:t>
      </w:r>
      <w:r w:rsidR="006826E1" w:rsidRPr="00E01ECD">
        <w:rPr>
          <w:i/>
        </w:rPr>
        <w:t>P&lt;</w:t>
      </w:r>
      <w:r w:rsidR="006826E1" w:rsidRPr="00E01ECD">
        <w:t>0.01</w:t>
      </w:r>
      <w:r w:rsidR="00852FC7">
        <w:t xml:space="preserve"> indicated by asterisk</w:t>
      </w:r>
      <w:r w:rsidR="00163810">
        <w:t>, d</w:t>
      </w:r>
      <w:r w:rsidR="00163810" w:rsidRPr="00E01ECD">
        <w:t>ata presented as mean±st.dev.</w:t>
      </w:r>
      <w:r w:rsidR="006826E1" w:rsidRPr="00E01ECD">
        <w:t xml:space="preserve">) </w:t>
      </w:r>
      <w:r w:rsidR="00555CB6" w:rsidRPr="00E01ECD">
        <w:t xml:space="preserve">in </w:t>
      </w:r>
      <w:r w:rsidR="00555CB6" w:rsidRPr="00E01ECD">
        <w:rPr>
          <w:i/>
        </w:rPr>
        <w:t xml:space="preserve">mdx </w:t>
      </w:r>
      <w:r w:rsidR="00555CB6" w:rsidRPr="00E01ECD">
        <w:t>mice, while they remain</w:t>
      </w:r>
      <w:r w:rsidR="00161F1A" w:rsidRPr="00E01ECD">
        <w:t>ed</w:t>
      </w:r>
      <w:r w:rsidR="00555CB6" w:rsidRPr="00E01ECD">
        <w:t xml:space="preserve"> low in </w:t>
      </w:r>
      <w:r w:rsidR="00161F1A" w:rsidRPr="00E01ECD">
        <w:t>wild type</w:t>
      </w:r>
      <w:r w:rsidR="00555CB6" w:rsidRPr="00E01ECD">
        <w:t xml:space="preserve"> mice. </w:t>
      </w:r>
      <w:r w:rsidR="00161F1A" w:rsidRPr="00E01ECD">
        <w:rPr>
          <w:b/>
        </w:rPr>
        <w:t>C</w:t>
      </w:r>
      <w:r w:rsidR="00070937">
        <w:rPr>
          <w:b/>
        </w:rPr>
        <w:t>-D</w:t>
      </w:r>
      <w:r w:rsidR="00555CB6" w:rsidRPr="00E01ECD">
        <w:rPr>
          <w:b/>
        </w:rPr>
        <w:t xml:space="preserve">. </w:t>
      </w:r>
      <w:r w:rsidR="00271985" w:rsidRPr="00E01ECD">
        <w:t xml:space="preserve">Muscles of </w:t>
      </w:r>
      <w:r w:rsidR="00271985" w:rsidRPr="00E01ECD">
        <w:rPr>
          <w:i/>
        </w:rPr>
        <w:t>m</w:t>
      </w:r>
      <w:r w:rsidRPr="00E01ECD">
        <w:rPr>
          <w:i/>
        </w:rPr>
        <w:t xml:space="preserve">dx </w:t>
      </w:r>
      <w:r w:rsidRPr="00E01ECD">
        <w:t>m</w:t>
      </w:r>
      <w:r w:rsidR="00271985" w:rsidRPr="00E01ECD">
        <w:t>ice</w:t>
      </w:r>
      <w:r w:rsidRPr="00E01ECD">
        <w:t xml:space="preserve"> are very vulnerable to treadmill </w:t>
      </w:r>
      <w:r w:rsidR="005A679A">
        <w:t>exercise</w:t>
      </w:r>
      <w:r w:rsidR="00271985" w:rsidRPr="00E01ECD">
        <w:t>, worsening d</w:t>
      </w:r>
      <w:r w:rsidRPr="00E01ECD">
        <w:t xml:space="preserve">isease pathology </w:t>
      </w:r>
      <w:r w:rsidR="00271985" w:rsidRPr="00E01ECD">
        <w:t>extensively after a few weeks of running</w:t>
      </w:r>
      <w:r w:rsidRPr="00E01ECD">
        <w:t>. Th</w:t>
      </w:r>
      <w:r w:rsidR="00070937">
        <w:t>e</w:t>
      </w:r>
      <w:r w:rsidRPr="00E01ECD">
        <w:t>s</w:t>
      </w:r>
      <w:r w:rsidR="00070937">
        <w:t>e</w:t>
      </w:r>
      <w:r w:rsidRPr="00E01ECD">
        <w:t xml:space="preserve"> </w:t>
      </w:r>
      <w:r w:rsidR="00C33B0D" w:rsidRPr="00E01ECD">
        <w:t>Haematoxylin and Eosin staining</w:t>
      </w:r>
      <w:r w:rsidR="00070937">
        <w:t>s</w:t>
      </w:r>
      <w:r w:rsidR="00C33B0D" w:rsidRPr="00E01ECD">
        <w:t xml:space="preserve"> of the quadriceps of a 16 week old </w:t>
      </w:r>
      <w:r w:rsidR="00070937">
        <w:t>non-exercised (C) and treadmill exercised (D)</w:t>
      </w:r>
      <w:r w:rsidR="00070937" w:rsidRPr="00E01ECD">
        <w:rPr>
          <w:i/>
        </w:rPr>
        <w:t xml:space="preserve"> </w:t>
      </w:r>
      <w:r w:rsidR="00C33B0D" w:rsidRPr="00E01ECD">
        <w:rPr>
          <w:i/>
        </w:rPr>
        <w:t xml:space="preserve">mdx </w:t>
      </w:r>
      <w:r w:rsidR="00C33B0D" w:rsidRPr="00E01ECD">
        <w:t xml:space="preserve">mouse show </w:t>
      </w:r>
      <w:r w:rsidR="00070937">
        <w:t xml:space="preserve">that </w:t>
      </w:r>
      <w:r w:rsidRPr="00E01ECD">
        <w:t xml:space="preserve">extensive fibrosis and necrosis </w:t>
      </w:r>
      <w:r w:rsidR="00070937">
        <w:t>are developed</w:t>
      </w:r>
      <w:r w:rsidR="00B90B7F">
        <w:t>.</w:t>
      </w:r>
      <w:r w:rsidR="00070937">
        <w:t xml:space="preserve"> </w:t>
      </w:r>
      <w:r w:rsidR="00070937">
        <w:rPr>
          <w:b/>
        </w:rPr>
        <w:t>E</w:t>
      </w:r>
      <w:r w:rsidR="00271985" w:rsidRPr="00E01ECD">
        <w:rPr>
          <w:b/>
        </w:rPr>
        <w:t xml:space="preserve">. </w:t>
      </w:r>
      <w:r w:rsidR="00271985" w:rsidRPr="00E01ECD">
        <w:t xml:space="preserve">Muscles of </w:t>
      </w:r>
      <w:r w:rsidR="00161F1A" w:rsidRPr="00E01ECD">
        <w:t>wild type</w:t>
      </w:r>
      <w:r w:rsidR="00271985" w:rsidRPr="00E01ECD">
        <w:t xml:space="preserve"> mice undergoing the s</w:t>
      </w:r>
      <w:r w:rsidR="005975AC" w:rsidRPr="00E01ECD">
        <w:t>ame</w:t>
      </w:r>
      <w:r w:rsidR="00271985" w:rsidRPr="00E01ECD">
        <w:t xml:space="preserve"> running protocol are not affected.</w:t>
      </w:r>
    </w:p>
    <w:p w:rsidR="00271985" w:rsidRPr="00E01ECD" w:rsidRDefault="00271985" w:rsidP="00B67E35">
      <w:pPr>
        <w:jc w:val="both"/>
      </w:pPr>
    </w:p>
    <w:p w:rsidR="00555CB6" w:rsidRPr="00E01ECD" w:rsidRDefault="00555CB6" w:rsidP="003A4EB9">
      <w:pPr>
        <w:jc w:val="both"/>
      </w:pPr>
      <w:r w:rsidRPr="00E01ECD">
        <w:rPr>
          <w:b/>
        </w:rPr>
        <w:t xml:space="preserve">Figure 5: Effect of a mixed background on functional performance in </w:t>
      </w:r>
      <w:r w:rsidRPr="00E01ECD">
        <w:rPr>
          <w:b/>
          <w:i/>
        </w:rPr>
        <w:t xml:space="preserve">mdx </w:t>
      </w:r>
      <w:r w:rsidRPr="00E01ECD">
        <w:rPr>
          <w:b/>
        </w:rPr>
        <w:t xml:space="preserve">mice. </w:t>
      </w:r>
      <w:r w:rsidR="00161F1A" w:rsidRPr="00E01ECD">
        <w:t>Differences in genetic background influence functional performance. To illustrate this, p</w:t>
      </w:r>
      <w:r w:rsidRPr="00E01ECD">
        <w:t xml:space="preserve">erformance of </w:t>
      </w:r>
      <w:r w:rsidR="00161F1A" w:rsidRPr="00E01ECD">
        <w:t xml:space="preserve">male </w:t>
      </w:r>
      <w:r w:rsidRPr="00E01ECD">
        <w:rPr>
          <w:i/>
        </w:rPr>
        <w:t xml:space="preserve">mdx </w:t>
      </w:r>
      <w:r w:rsidR="00161F1A" w:rsidRPr="00E01ECD">
        <w:t>(BL/10 background</w:t>
      </w:r>
      <w:r w:rsidR="00C43FEB" w:rsidRPr="00E01ECD">
        <w:t xml:space="preserve">, </w:t>
      </w:r>
      <w:r w:rsidR="00615796">
        <w:t>n=18 4-10 weeks, n=13 11&amp;12 weeks, n=10 13 weeks</w:t>
      </w:r>
      <w:r w:rsidR="00161F1A" w:rsidRPr="00E01ECD">
        <w:t>)</w:t>
      </w:r>
      <w:r w:rsidRPr="00E01ECD">
        <w:t xml:space="preserve"> and </w:t>
      </w:r>
      <w:r w:rsidRPr="00E01ECD">
        <w:rPr>
          <w:i/>
        </w:rPr>
        <w:t xml:space="preserve">mdx </w:t>
      </w:r>
      <w:r w:rsidR="00161F1A" w:rsidRPr="00E01ECD">
        <w:t>(mixed BL/10, BL/6J, DBA2 and 129OLA background</w:t>
      </w:r>
      <w:r w:rsidR="00C43FEB" w:rsidRPr="00E01ECD">
        <w:t>, n=</w:t>
      </w:r>
      <w:r w:rsidR="004F6666">
        <w:t>5</w:t>
      </w:r>
      <w:r w:rsidR="00161F1A" w:rsidRPr="00E01ECD">
        <w:t xml:space="preserve">) </w:t>
      </w:r>
      <w:r w:rsidR="00C43FEB" w:rsidRPr="00E01ECD">
        <w:t xml:space="preserve">mice </w:t>
      </w:r>
      <w:r w:rsidR="00161F1A" w:rsidRPr="00E01ECD">
        <w:t>was compared</w:t>
      </w:r>
      <w:r w:rsidR="004F6666">
        <w:t xml:space="preserve"> over time</w:t>
      </w:r>
      <w:r w:rsidR="00161F1A" w:rsidRPr="00E01ECD">
        <w:t xml:space="preserve">. </w:t>
      </w:r>
      <w:r w:rsidRPr="00E01ECD">
        <w:rPr>
          <w:b/>
        </w:rPr>
        <w:t>A.</w:t>
      </w:r>
      <w:r w:rsidR="00161F1A" w:rsidRPr="00E01ECD">
        <w:t xml:space="preserve"> Two limb hanging test performance significantly differed between the two strains.</w:t>
      </w:r>
      <w:r w:rsidRPr="00E01ECD">
        <w:t xml:space="preserve"> </w:t>
      </w:r>
      <w:r w:rsidRPr="00E01ECD">
        <w:rPr>
          <w:b/>
        </w:rPr>
        <w:t>B.</w:t>
      </w:r>
      <w:r w:rsidRPr="00E01ECD">
        <w:t xml:space="preserve"> </w:t>
      </w:r>
      <w:r w:rsidR="00161F1A" w:rsidRPr="00E01ECD">
        <w:t>Four limb h</w:t>
      </w:r>
      <w:r w:rsidRPr="00E01ECD">
        <w:t xml:space="preserve">anging test </w:t>
      </w:r>
      <w:r w:rsidR="00161F1A" w:rsidRPr="00E01ECD">
        <w:t xml:space="preserve">results were slightly higher in the mixed background </w:t>
      </w:r>
      <w:r w:rsidR="00161F1A" w:rsidRPr="00E01ECD">
        <w:rPr>
          <w:i/>
        </w:rPr>
        <w:t xml:space="preserve">mdx </w:t>
      </w:r>
      <w:r w:rsidR="00161F1A" w:rsidRPr="00E01ECD">
        <w:t>mice.</w:t>
      </w:r>
      <w:r w:rsidRPr="00E01ECD">
        <w:t xml:space="preserve"> </w:t>
      </w:r>
      <w:r w:rsidR="00161F1A" w:rsidRPr="00E01ECD">
        <w:rPr>
          <w:b/>
        </w:rPr>
        <w:t xml:space="preserve">C. </w:t>
      </w:r>
      <w:r w:rsidR="00161F1A" w:rsidRPr="00E01ECD">
        <w:t xml:space="preserve">Rotarod running times also slightly differed between the strains. </w:t>
      </w:r>
      <w:r w:rsidRPr="00E01ECD">
        <w:t>Data presented as</w:t>
      </w:r>
      <w:r w:rsidR="00161F1A" w:rsidRPr="00E01ECD">
        <w:t xml:space="preserve"> mean±st.dev.</w:t>
      </w:r>
    </w:p>
    <w:p w:rsidR="00555CB6" w:rsidRPr="00E01ECD" w:rsidRDefault="00555CB6" w:rsidP="00DA72DE">
      <w:pPr>
        <w:jc w:val="both"/>
        <w:rPr>
          <w:b/>
        </w:rPr>
      </w:pPr>
    </w:p>
    <w:p w:rsidR="00BE5F4A" w:rsidRPr="00E01ECD" w:rsidRDefault="005C54D2" w:rsidP="00DA72DE">
      <w:pPr>
        <w:jc w:val="both"/>
        <w:rPr>
          <w:b/>
        </w:rPr>
      </w:pPr>
      <w:r w:rsidRPr="00E01ECD">
        <w:rPr>
          <w:b/>
        </w:rPr>
        <w:t>DISCUSSION</w:t>
      </w:r>
      <w:r w:rsidR="009B1737" w:rsidRPr="00E01ECD">
        <w:rPr>
          <w:b/>
          <w:bCs/>
        </w:rPr>
        <w:t>:</w:t>
      </w:r>
      <w:r w:rsidR="00585D13" w:rsidRPr="00E01ECD">
        <w:rPr>
          <w:b/>
          <w:bCs/>
        </w:rPr>
        <w:t xml:space="preserve"> </w:t>
      </w:r>
    </w:p>
    <w:p w:rsidR="00A92EB4" w:rsidRPr="00E01ECD" w:rsidRDefault="00A92EB4" w:rsidP="003C73BD">
      <w:pPr>
        <w:jc w:val="both"/>
        <w:rPr>
          <w:lang w:val="en-GB" w:eastAsia="en-GB"/>
        </w:rPr>
      </w:pPr>
    </w:p>
    <w:p w:rsidR="00826758" w:rsidRPr="00E01ECD" w:rsidRDefault="00A92EB4" w:rsidP="003C73BD">
      <w:pPr>
        <w:jc w:val="both"/>
        <w:rPr>
          <w:lang w:val="en-GB" w:eastAsia="en-GB"/>
        </w:rPr>
      </w:pPr>
      <w:r w:rsidRPr="00E01ECD">
        <w:rPr>
          <w:lang w:val="en-GB" w:eastAsia="en-GB"/>
        </w:rPr>
        <w:t xml:space="preserve">The </w:t>
      </w:r>
      <w:r w:rsidR="002F230E" w:rsidRPr="00E01ECD">
        <w:rPr>
          <w:lang w:val="en-GB" w:eastAsia="en-GB"/>
        </w:rPr>
        <w:t xml:space="preserve">described functional tests </w:t>
      </w:r>
      <w:r w:rsidRPr="00E01ECD">
        <w:rPr>
          <w:lang w:val="en-GB" w:eastAsia="en-GB"/>
        </w:rPr>
        <w:t xml:space="preserve">presented here </w:t>
      </w:r>
      <w:r w:rsidR="00AB63F4" w:rsidRPr="00E01ECD">
        <w:rPr>
          <w:lang w:val="en-GB" w:eastAsia="en-GB"/>
        </w:rPr>
        <w:t xml:space="preserve">are reproducible, easy to perform and applicable </w:t>
      </w:r>
      <w:r w:rsidR="003C73BD" w:rsidRPr="00E01ECD">
        <w:rPr>
          <w:lang w:val="en-GB" w:eastAsia="en-GB"/>
        </w:rPr>
        <w:t xml:space="preserve">to </w:t>
      </w:r>
      <w:r w:rsidR="00AB63F4" w:rsidRPr="00E01ECD">
        <w:rPr>
          <w:lang w:val="en-GB" w:eastAsia="en-GB"/>
        </w:rPr>
        <w:t xml:space="preserve">wild type and dystrophic mice independent of their age. The tests </w:t>
      </w:r>
      <w:r w:rsidR="002F230E" w:rsidRPr="00E01ECD">
        <w:rPr>
          <w:lang w:val="en-GB" w:eastAsia="en-GB"/>
        </w:rPr>
        <w:t xml:space="preserve">provide useful tools to pre-clinically assess muscle function, </w:t>
      </w:r>
      <w:r w:rsidR="00E562CD" w:rsidRPr="00E01ECD">
        <w:rPr>
          <w:lang w:val="en-GB" w:eastAsia="en-GB"/>
        </w:rPr>
        <w:t xml:space="preserve">strength, </w:t>
      </w:r>
      <w:r w:rsidR="002F230E" w:rsidRPr="00E01ECD">
        <w:rPr>
          <w:lang w:val="en-GB" w:eastAsia="en-GB"/>
        </w:rPr>
        <w:t>condition</w:t>
      </w:r>
      <w:r w:rsidR="00E562CD" w:rsidRPr="00E01ECD">
        <w:rPr>
          <w:lang w:val="en-GB" w:eastAsia="en-GB"/>
        </w:rPr>
        <w:t xml:space="preserve"> and</w:t>
      </w:r>
      <w:r w:rsidR="002F230E" w:rsidRPr="00E01ECD">
        <w:rPr>
          <w:lang w:val="en-GB" w:eastAsia="en-GB"/>
        </w:rPr>
        <w:t xml:space="preserve"> coordination. </w:t>
      </w:r>
      <w:r w:rsidR="00D01BB6" w:rsidRPr="00E01ECD">
        <w:rPr>
          <w:lang w:val="en-GB" w:eastAsia="en-GB"/>
        </w:rPr>
        <w:t>When testing the effects of a compound on the natural history of the disease, the non-invasive test</w:t>
      </w:r>
      <w:r w:rsidR="007E0EAD" w:rsidRPr="00E01ECD">
        <w:rPr>
          <w:lang w:val="en-GB" w:eastAsia="en-GB"/>
        </w:rPr>
        <w:t>s</w:t>
      </w:r>
      <w:r w:rsidR="00D01BB6" w:rsidRPr="00E01ECD">
        <w:rPr>
          <w:lang w:val="en-GB" w:eastAsia="en-GB"/>
        </w:rPr>
        <w:t xml:space="preserve"> described </w:t>
      </w:r>
      <w:r w:rsidR="0056697A" w:rsidRPr="00E01ECD">
        <w:rPr>
          <w:lang w:val="en-GB" w:eastAsia="en-GB"/>
        </w:rPr>
        <w:t xml:space="preserve">here </w:t>
      </w:r>
      <w:r w:rsidR="00D01BB6" w:rsidRPr="00E01ECD">
        <w:rPr>
          <w:lang w:val="en-GB" w:eastAsia="en-GB"/>
        </w:rPr>
        <w:t>(</w:t>
      </w:r>
      <w:r w:rsidR="007A154E" w:rsidRPr="00E01ECD">
        <w:rPr>
          <w:lang w:val="en-GB" w:eastAsia="en-GB"/>
        </w:rPr>
        <w:t xml:space="preserve">forelimb </w:t>
      </w:r>
      <w:r w:rsidR="002F230E" w:rsidRPr="00E01ECD">
        <w:rPr>
          <w:lang w:val="en-GB" w:eastAsia="en-GB"/>
        </w:rPr>
        <w:t>grip</w:t>
      </w:r>
      <w:r w:rsidR="001F7650" w:rsidRPr="00E01ECD">
        <w:rPr>
          <w:lang w:val="en-GB" w:eastAsia="en-GB"/>
        </w:rPr>
        <w:t xml:space="preserve"> </w:t>
      </w:r>
      <w:r w:rsidR="002F230E" w:rsidRPr="00E01ECD">
        <w:rPr>
          <w:lang w:val="en-GB" w:eastAsia="en-GB"/>
        </w:rPr>
        <w:t xml:space="preserve">strength, both hanging </w:t>
      </w:r>
      <w:r w:rsidR="00E562CD" w:rsidRPr="00E01ECD">
        <w:rPr>
          <w:lang w:val="en-GB" w:eastAsia="en-GB"/>
        </w:rPr>
        <w:t>t</w:t>
      </w:r>
      <w:r w:rsidR="002F230E" w:rsidRPr="00E01ECD">
        <w:rPr>
          <w:lang w:val="en-GB" w:eastAsia="en-GB"/>
        </w:rPr>
        <w:t>est</w:t>
      </w:r>
      <w:r w:rsidR="00E562CD" w:rsidRPr="00E01ECD">
        <w:rPr>
          <w:lang w:val="en-GB" w:eastAsia="en-GB"/>
        </w:rPr>
        <w:t>s</w:t>
      </w:r>
      <w:r w:rsidR="002F230E" w:rsidRPr="00E01ECD">
        <w:rPr>
          <w:lang w:val="en-GB" w:eastAsia="en-GB"/>
        </w:rPr>
        <w:t xml:space="preserve"> and the rotarod test</w:t>
      </w:r>
      <w:r w:rsidR="00D01BB6" w:rsidRPr="00E01ECD">
        <w:rPr>
          <w:lang w:val="en-GB" w:eastAsia="en-GB"/>
        </w:rPr>
        <w:t>)</w:t>
      </w:r>
      <w:r w:rsidR="002F230E" w:rsidRPr="00E01ECD">
        <w:rPr>
          <w:lang w:val="en-GB" w:eastAsia="en-GB"/>
        </w:rPr>
        <w:t xml:space="preserve"> can be nicely combined in a functional test regime</w:t>
      </w:r>
      <w:r w:rsidR="005F298E" w:rsidRPr="00E01ECD">
        <w:rPr>
          <w:lang w:val="en-GB" w:eastAsia="en-GB"/>
        </w:rPr>
        <w:t xml:space="preserve"> </w:t>
      </w:r>
      <w:r w:rsidR="007E0EAD" w:rsidRPr="00E01ECD">
        <w:rPr>
          <w:lang w:val="en-GB" w:eastAsia="en-GB"/>
        </w:rPr>
        <w:t>where</w:t>
      </w:r>
      <w:r w:rsidR="005F298E" w:rsidRPr="00E01ECD">
        <w:rPr>
          <w:lang w:val="en-GB" w:eastAsia="en-GB"/>
        </w:rPr>
        <w:t xml:space="preserve"> </w:t>
      </w:r>
      <w:r w:rsidR="002F230E" w:rsidRPr="00E01ECD">
        <w:rPr>
          <w:lang w:val="en-GB" w:eastAsia="en-GB"/>
        </w:rPr>
        <w:t xml:space="preserve">these tests are </w:t>
      </w:r>
      <w:r w:rsidR="005F298E" w:rsidRPr="00E01ECD">
        <w:rPr>
          <w:lang w:val="en-GB" w:eastAsia="en-GB"/>
        </w:rPr>
        <w:t xml:space="preserve">performed on consecutive days. </w:t>
      </w:r>
      <w:r w:rsidR="00E01ECD" w:rsidRPr="00E01ECD">
        <w:rPr>
          <w:lang w:val="en-GB" w:eastAsia="en-GB"/>
        </w:rPr>
        <w:t>Th</w:t>
      </w:r>
      <w:r w:rsidR="00E01ECD">
        <w:rPr>
          <w:lang w:val="en-GB" w:eastAsia="en-GB"/>
        </w:rPr>
        <w:t>e</w:t>
      </w:r>
      <w:r w:rsidR="00E01ECD" w:rsidRPr="00E01ECD">
        <w:rPr>
          <w:lang w:val="en-GB" w:eastAsia="en-GB"/>
        </w:rPr>
        <w:t>s</w:t>
      </w:r>
      <w:r w:rsidR="00E01ECD">
        <w:rPr>
          <w:lang w:val="en-GB" w:eastAsia="en-GB"/>
        </w:rPr>
        <w:t>e</w:t>
      </w:r>
      <w:r w:rsidR="00E01ECD" w:rsidRPr="00E01ECD">
        <w:rPr>
          <w:lang w:val="en-GB" w:eastAsia="en-GB"/>
        </w:rPr>
        <w:t xml:space="preserve"> </w:t>
      </w:r>
      <w:r w:rsidR="005F298E" w:rsidRPr="00E01ECD">
        <w:rPr>
          <w:lang w:val="en-GB" w:eastAsia="en-GB"/>
        </w:rPr>
        <w:t>protocol</w:t>
      </w:r>
      <w:r w:rsidR="00E01ECD">
        <w:rPr>
          <w:lang w:val="en-GB" w:eastAsia="en-GB"/>
        </w:rPr>
        <w:t>s</w:t>
      </w:r>
      <w:r w:rsidR="005F298E" w:rsidRPr="00E01ECD">
        <w:rPr>
          <w:lang w:val="en-GB" w:eastAsia="en-GB"/>
        </w:rPr>
        <w:t xml:space="preserve"> </w:t>
      </w:r>
      <w:r w:rsidR="00E01ECD">
        <w:rPr>
          <w:lang w:val="en-GB" w:eastAsia="en-GB"/>
        </w:rPr>
        <w:t>are</w:t>
      </w:r>
      <w:r w:rsidR="005F298E" w:rsidRPr="00E01ECD">
        <w:rPr>
          <w:lang w:val="en-GB" w:eastAsia="en-GB"/>
        </w:rPr>
        <w:t xml:space="preserve"> not detrimental to </w:t>
      </w:r>
      <w:r w:rsidR="005F298E" w:rsidRPr="00E01ECD">
        <w:rPr>
          <w:i/>
          <w:lang w:val="en-GB" w:eastAsia="en-GB"/>
        </w:rPr>
        <w:t xml:space="preserve">mdx </w:t>
      </w:r>
      <w:r w:rsidR="005F298E" w:rsidRPr="00E01ECD">
        <w:rPr>
          <w:lang w:val="en-GB" w:eastAsia="en-GB"/>
        </w:rPr>
        <w:t>mice and can be used in a longitudinal man</w:t>
      </w:r>
      <w:r w:rsidR="001F7650" w:rsidRPr="00E01ECD">
        <w:rPr>
          <w:lang w:val="en-GB" w:eastAsia="en-GB"/>
        </w:rPr>
        <w:t xml:space="preserve">ner </w:t>
      </w:r>
      <w:r w:rsidR="001F7650" w:rsidRPr="00E01ECD">
        <w:rPr>
          <w:lang w:val="en-GB" w:eastAsia="en-GB"/>
        </w:rPr>
        <w:fldChar w:fldCharType="begin">
          <w:fldData xml:space="preserve">PFJlZm1hbj48Q2l0ZT48QXV0aG9yPnZhbiBQdXR0ZW48L0F1dGhvcj48WWVhcj4yMDEwPC9ZZWFy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</w:fldData>
        </w:fldChar>
      </w:r>
      <w:r w:rsidR="005D6DF3">
        <w:rPr>
          <w:lang w:val="en-GB" w:eastAsia="en-GB"/>
        </w:rPr>
        <w:instrText xml:space="preserve"> ADDIN REFMGR.CITE </w:instrText>
      </w:r>
      <w:r w:rsidR="005D6DF3">
        <w:rPr>
          <w:lang w:val="en-GB" w:eastAsia="en-GB"/>
        </w:rPr>
        <w:fldChar w:fldCharType="begin">
          <w:fldData xml:space="preserve">PFJlZm1hbj48Q2l0ZT48QXV0aG9yPnZhbiBQdXR0ZW48L0F1dGhvcj48WWVhcj4yMDEwPC9ZZWFy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</w:fldData>
        </w:fldChar>
      </w:r>
      <w:r w:rsidR="005D6DF3">
        <w:rPr>
          <w:lang w:val="en-GB" w:eastAsia="en-GB"/>
        </w:rPr>
        <w:instrText xml:space="preserve"> ADDIN EN.CITE.DATA </w:instrText>
      </w:r>
      <w:r w:rsidR="005D6DF3">
        <w:rPr>
          <w:lang w:val="en-GB" w:eastAsia="en-GB"/>
        </w:rPr>
      </w:r>
      <w:r w:rsidR="005D6DF3">
        <w:rPr>
          <w:lang w:val="en-GB" w:eastAsia="en-GB"/>
        </w:rPr>
        <w:fldChar w:fldCharType="end"/>
      </w:r>
      <w:r w:rsidR="001F7650" w:rsidRPr="00E01ECD">
        <w:rPr>
          <w:lang w:val="en-GB" w:eastAsia="en-GB"/>
        </w:rPr>
        <w:fldChar w:fldCharType="separate"/>
      </w:r>
      <w:r w:rsidR="00433EFD" w:rsidRPr="00E01ECD">
        <w:rPr>
          <w:noProof/>
          <w:vertAlign w:val="superscript"/>
          <w:lang w:val="en-GB" w:eastAsia="en-GB"/>
        </w:rPr>
        <w:t>10</w:t>
      </w:r>
      <w:r w:rsidR="001F7650" w:rsidRPr="00E01ECD">
        <w:rPr>
          <w:lang w:val="en-GB" w:eastAsia="en-GB"/>
        </w:rPr>
        <w:fldChar w:fldCharType="end"/>
      </w:r>
      <w:r w:rsidR="005F298E" w:rsidRPr="00E01ECD">
        <w:rPr>
          <w:lang w:val="en-GB" w:eastAsia="en-GB"/>
        </w:rPr>
        <w:t>.</w:t>
      </w:r>
      <w:r w:rsidR="00D01BB6" w:rsidRPr="00E01ECD">
        <w:rPr>
          <w:lang w:val="en-GB" w:eastAsia="en-GB"/>
        </w:rPr>
        <w:t xml:space="preserve"> It should be kept in mind that outcomes of each of these tests are generated by </w:t>
      </w:r>
      <w:r w:rsidR="007E0EAD" w:rsidRPr="00E01ECD">
        <w:rPr>
          <w:lang w:val="en-GB" w:eastAsia="en-GB"/>
        </w:rPr>
        <w:t xml:space="preserve">different or partly overlapping </w:t>
      </w:r>
      <w:r w:rsidR="00D01BB6" w:rsidRPr="00E01ECD">
        <w:rPr>
          <w:lang w:val="en-GB" w:eastAsia="en-GB"/>
        </w:rPr>
        <w:t xml:space="preserve">muscle groups instead of an individual muscle. Therefore, </w:t>
      </w:r>
      <w:r w:rsidR="007E0EAD" w:rsidRPr="00E01ECD">
        <w:rPr>
          <w:lang w:val="en-GB" w:eastAsia="en-GB"/>
        </w:rPr>
        <w:t xml:space="preserve">using a combination of multiple tests is recommended to obtain a more complete </w:t>
      </w:r>
      <w:r w:rsidR="00724856" w:rsidRPr="00E01ECD">
        <w:rPr>
          <w:lang w:val="en-GB" w:eastAsia="en-GB"/>
        </w:rPr>
        <w:t xml:space="preserve">picture </w:t>
      </w:r>
      <w:r w:rsidR="007E0EAD" w:rsidRPr="00E01ECD">
        <w:rPr>
          <w:lang w:val="en-GB" w:eastAsia="en-GB"/>
        </w:rPr>
        <w:t xml:space="preserve">and </w:t>
      </w:r>
      <w:r w:rsidR="00724856" w:rsidRPr="00E01ECD">
        <w:rPr>
          <w:lang w:val="en-GB" w:eastAsia="en-GB"/>
        </w:rPr>
        <w:t xml:space="preserve">thereby </w:t>
      </w:r>
      <w:r w:rsidR="007E0EAD" w:rsidRPr="00E01ECD">
        <w:rPr>
          <w:lang w:val="en-GB" w:eastAsia="en-GB"/>
        </w:rPr>
        <w:t xml:space="preserve">better insight in the functionality of the experimental groups. </w:t>
      </w:r>
      <w:r w:rsidR="00724856" w:rsidRPr="00E01ECD">
        <w:rPr>
          <w:lang w:val="en-GB" w:eastAsia="en-GB"/>
        </w:rPr>
        <w:t>Alternatively, f</w:t>
      </w:r>
      <w:r w:rsidR="00D01BB6" w:rsidRPr="00E01ECD">
        <w:rPr>
          <w:lang w:val="en-GB" w:eastAsia="en-GB"/>
        </w:rPr>
        <w:t>unctional improvements of a sole muscle can be assessed using m</w:t>
      </w:r>
      <w:r w:rsidR="00537EFB" w:rsidRPr="00E01ECD">
        <w:rPr>
          <w:lang w:val="en-GB" w:eastAsia="en-GB"/>
        </w:rPr>
        <w:t xml:space="preserve">uscle physiology measurements </w:t>
      </w:r>
      <w:r w:rsidR="00537EFB" w:rsidRPr="00E01ECD">
        <w:rPr>
          <w:lang w:val="en-GB" w:eastAsia="en-GB"/>
        </w:rPr>
        <w:fldChar w:fldCharType="begin">
          <w:fldData xml:space="preserve">PFJlZm1hbj48Q2l0ZT48QXV0aG9yPlNoYXJwPC9BdXRob3I+PFllYXI+MjAxMTwvWWVhcj48UmVj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</w:fldData>
        </w:fldChar>
      </w:r>
      <w:r w:rsidR="005D6DF3">
        <w:rPr>
          <w:lang w:val="en-GB" w:eastAsia="en-GB"/>
        </w:rPr>
        <w:instrText xml:space="preserve"> ADDIN REFMGR.CITE </w:instrText>
      </w:r>
      <w:r w:rsidR="005D6DF3">
        <w:rPr>
          <w:lang w:val="en-GB" w:eastAsia="en-GB"/>
        </w:rPr>
        <w:fldChar w:fldCharType="begin">
          <w:fldData xml:space="preserve">PFJlZm1hbj48Q2l0ZT48QXV0aG9yPlNoYXJwPC9BdXRob3I+PFllYXI+MjAxMTwvWWVhcj48UmVj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</w:fldData>
        </w:fldChar>
      </w:r>
      <w:r w:rsidR="005D6DF3">
        <w:rPr>
          <w:lang w:val="en-GB" w:eastAsia="en-GB"/>
        </w:rPr>
        <w:instrText xml:space="preserve"> ADDIN EN.CITE.DATA </w:instrText>
      </w:r>
      <w:r w:rsidR="005D6DF3">
        <w:rPr>
          <w:lang w:val="en-GB" w:eastAsia="en-GB"/>
        </w:rPr>
      </w:r>
      <w:r w:rsidR="005D6DF3">
        <w:rPr>
          <w:lang w:val="en-GB" w:eastAsia="en-GB"/>
        </w:rPr>
        <w:fldChar w:fldCharType="end"/>
      </w:r>
      <w:r w:rsidR="00537EFB" w:rsidRPr="00E01ECD">
        <w:rPr>
          <w:lang w:val="en-GB" w:eastAsia="en-GB"/>
        </w:rPr>
        <w:fldChar w:fldCharType="separate"/>
      </w:r>
      <w:r w:rsidR="007845E4" w:rsidRPr="007845E4">
        <w:rPr>
          <w:noProof/>
          <w:vertAlign w:val="superscript"/>
          <w:lang w:val="en-GB" w:eastAsia="en-GB"/>
        </w:rPr>
        <w:t>20</w:t>
      </w:r>
      <w:r w:rsidR="00537EFB" w:rsidRPr="00E01ECD">
        <w:rPr>
          <w:lang w:val="en-GB" w:eastAsia="en-GB"/>
        </w:rPr>
        <w:fldChar w:fldCharType="end"/>
      </w:r>
      <w:r w:rsidR="00D01BB6" w:rsidRPr="00E01ECD">
        <w:rPr>
          <w:lang w:val="en-GB" w:eastAsia="en-GB"/>
        </w:rPr>
        <w:t xml:space="preserve">. </w:t>
      </w:r>
    </w:p>
    <w:p w:rsidR="005F298E" w:rsidRPr="00E01ECD" w:rsidRDefault="005F298E" w:rsidP="00DA72DE">
      <w:pPr>
        <w:autoSpaceDE w:val="0"/>
        <w:autoSpaceDN w:val="0"/>
        <w:adjustRightInd w:val="0"/>
        <w:jc w:val="both"/>
        <w:rPr>
          <w:b/>
          <w:lang w:val="en-GB" w:eastAsia="en-GB"/>
        </w:rPr>
      </w:pPr>
    </w:p>
    <w:p w:rsidR="0056697A" w:rsidRPr="00E01ECD" w:rsidRDefault="00B36075" w:rsidP="004B76E7">
      <w:pPr>
        <w:autoSpaceDE w:val="0"/>
        <w:autoSpaceDN w:val="0"/>
        <w:adjustRightInd w:val="0"/>
        <w:jc w:val="both"/>
        <w:rPr>
          <w:lang w:val="en-GB" w:eastAsia="en-GB"/>
        </w:rPr>
      </w:pPr>
      <w:r w:rsidRPr="00E01ECD">
        <w:rPr>
          <w:lang w:val="en-GB" w:eastAsia="en-GB"/>
        </w:rPr>
        <w:t xml:space="preserve">Like behavioural test, also functional tests can show extensive variation between different mice, or within a mouse between different assessments. To reduce variation, all tests should be performed by the same experimenter </w:t>
      </w:r>
      <w:r w:rsidR="003C73BD" w:rsidRPr="00E01ECD">
        <w:rPr>
          <w:lang w:val="en-GB" w:eastAsia="en-GB"/>
        </w:rPr>
        <w:t xml:space="preserve">who </w:t>
      </w:r>
      <w:r w:rsidRPr="00E01ECD">
        <w:rPr>
          <w:lang w:val="en-GB" w:eastAsia="en-GB"/>
        </w:rPr>
        <w:t>is familiar with the mice. External variables like smells and sounds in the room, time of the day and the day of the week on which the test is performed</w:t>
      </w:r>
      <w:r w:rsidR="00234142" w:rsidRPr="00E01ECD">
        <w:rPr>
          <w:lang w:val="en-GB" w:eastAsia="en-GB"/>
        </w:rPr>
        <w:t xml:space="preserve"> should be kept as constant as possible</w:t>
      </w:r>
      <w:r w:rsidRPr="00E01ECD">
        <w:rPr>
          <w:lang w:val="en-GB" w:eastAsia="en-GB"/>
        </w:rPr>
        <w:t xml:space="preserve">. Mice </w:t>
      </w:r>
      <w:r w:rsidR="0015268A" w:rsidRPr="00E01ECD">
        <w:rPr>
          <w:lang w:val="en-GB" w:eastAsia="en-GB"/>
        </w:rPr>
        <w:t xml:space="preserve">should be gender and age matched. </w:t>
      </w:r>
      <w:r w:rsidRPr="00E01ECD">
        <w:rPr>
          <w:lang w:val="en-GB" w:eastAsia="en-GB"/>
        </w:rPr>
        <w:t xml:space="preserve">When using treadmill running to exacerbate disease progression, it is essential to use a standardized protocol in which all </w:t>
      </w:r>
      <w:r w:rsidR="00234142" w:rsidRPr="00E01ECD">
        <w:rPr>
          <w:lang w:val="en-GB" w:eastAsia="en-GB"/>
        </w:rPr>
        <w:t xml:space="preserve">running </w:t>
      </w:r>
      <w:r w:rsidRPr="00E01ECD">
        <w:rPr>
          <w:lang w:val="en-GB" w:eastAsia="en-GB"/>
        </w:rPr>
        <w:t xml:space="preserve">parameters </w:t>
      </w:r>
      <w:r w:rsidR="00234142" w:rsidRPr="00E01ECD">
        <w:rPr>
          <w:lang w:val="en-GB" w:eastAsia="en-GB"/>
        </w:rPr>
        <w:t xml:space="preserve">(running time, speed and slope) </w:t>
      </w:r>
      <w:r w:rsidRPr="00E01ECD">
        <w:rPr>
          <w:lang w:val="en-GB" w:eastAsia="en-GB"/>
        </w:rPr>
        <w:t xml:space="preserve">are kept constant over time for all experimental groups, so that all mice are equally treated. </w:t>
      </w:r>
      <w:r w:rsidR="00D01BB6" w:rsidRPr="00E01ECD">
        <w:rPr>
          <w:lang w:val="en-GB" w:eastAsia="en-GB"/>
        </w:rPr>
        <w:t xml:space="preserve">Although </w:t>
      </w:r>
      <w:r w:rsidRPr="00E01ECD">
        <w:rPr>
          <w:lang w:val="en-GB" w:eastAsia="en-GB"/>
        </w:rPr>
        <w:t xml:space="preserve">the majority of </w:t>
      </w:r>
      <w:r w:rsidR="0056697A" w:rsidRPr="00E01ECD">
        <w:rPr>
          <w:lang w:val="en-GB" w:eastAsia="en-GB"/>
        </w:rPr>
        <w:t>mice</w:t>
      </w:r>
      <w:r w:rsidR="00B21810">
        <w:rPr>
          <w:lang w:val="en-GB" w:eastAsia="en-GB"/>
        </w:rPr>
        <w:t xml:space="preserve"> are</w:t>
      </w:r>
      <w:bookmarkStart w:id="0" w:name="_GoBack"/>
      <w:bookmarkEnd w:id="0"/>
      <w:r w:rsidRPr="00E01ECD">
        <w:rPr>
          <w:lang w:val="en-GB" w:eastAsia="en-GB"/>
        </w:rPr>
        <w:t xml:space="preserve"> keen </w:t>
      </w:r>
      <w:r w:rsidR="004F3604" w:rsidRPr="00E01ECD">
        <w:rPr>
          <w:lang w:val="en-GB" w:eastAsia="en-GB"/>
        </w:rPr>
        <w:t xml:space="preserve">to participate </w:t>
      </w:r>
      <w:r w:rsidRPr="00E01ECD">
        <w:rPr>
          <w:lang w:val="en-GB" w:eastAsia="en-GB"/>
        </w:rPr>
        <w:t xml:space="preserve">in the functional tests and </w:t>
      </w:r>
      <w:r w:rsidR="003C73BD" w:rsidRPr="00E01ECD">
        <w:rPr>
          <w:lang w:val="en-GB" w:eastAsia="en-GB"/>
        </w:rPr>
        <w:t xml:space="preserve">most animals </w:t>
      </w:r>
      <w:r w:rsidRPr="00E01ECD">
        <w:rPr>
          <w:lang w:val="en-GB" w:eastAsia="en-GB"/>
        </w:rPr>
        <w:t>show high level</w:t>
      </w:r>
      <w:r w:rsidR="004F3604" w:rsidRPr="00E01ECD">
        <w:rPr>
          <w:lang w:val="en-GB" w:eastAsia="en-GB"/>
        </w:rPr>
        <w:t>s</w:t>
      </w:r>
      <w:r w:rsidRPr="00E01ECD">
        <w:rPr>
          <w:lang w:val="en-GB" w:eastAsia="en-GB"/>
        </w:rPr>
        <w:t xml:space="preserve"> of willingness</w:t>
      </w:r>
      <w:r w:rsidR="0056697A" w:rsidRPr="00E01ECD">
        <w:rPr>
          <w:lang w:val="en-GB" w:eastAsia="en-GB"/>
        </w:rPr>
        <w:t xml:space="preserve">, </w:t>
      </w:r>
      <w:r w:rsidRPr="00E01ECD">
        <w:rPr>
          <w:lang w:val="en-GB" w:eastAsia="en-GB"/>
        </w:rPr>
        <w:t xml:space="preserve">some mice </w:t>
      </w:r>
      <w:r w:rsidR="0015268A" w:rsidRPr="00E01ECD">
        <w:rPr>
          <w:lang w:val="en-GB" w:eastAsia="en-GB"/>
        </w:rPr>
        <w:t xml:space="preserve">(primarily strong wild type mice) </w:t>
      </w:r>
      <w:r w:rsidRPr="00E01ECD">
        <w:rPr>
          <w:lang w:val="en-GB" w:eastAsia="en-GB"/>
        </w:rPr>
        <w:t>occasionally avoid performing the test</w:t>
      </w:r>
      <w:r w:rsidR="0015268A" w:rsidRPr="00E01ECD">
        <w:rPr>
          <w:lang w:val="en-GB" w:eastAsia="en-GB"/>
        </w:rPr>
        <w:t xml:space="preserve"> and show avoidance behavior. </w:t>
      </w:r>
      <w:r w:rsidR="0084248F" w:rsidRPr="00E01ECD">
        <w:rPr>
          <w:lang w:val="en-GB" w:eastAsia="en-GB"/>
        </w:rPr>
        <w:t xml:space="preserve">When this behaviour is not corrected for, </w:t>
      </w:r>
      <w:r w:rsidR="006E56D5">
        <w:rPr>
          <w:lang w:val="en-GB" w:eastAsia="en-GB"/>
        </w:rPr>
        <w:t>false</w:t>
      </w:r>
      <w:r w:rsidR="0015268A" w:rsidRPr="00E01ECD">
        <w:rPr>
          <w:lang w:val="en-GB" w:eastAsia="en-GB"/>
        </w:rPr>
        <w:t xml:space="preserve"> conclusions could </w:t>
      </w:r>
      <w:r w:rsidR="0084248F" w:rsidRPr="00E01ECD">
        <w:rPr>
          <w:lang w:val="en-GB" w:eastAsia="en-GB"/>
        </w:rPr>
        <w:t xml:space="preserve">be drawn </w:t>
      </w:r>
      <w:r w:rsidR="0084248F" w:rsidRPr="00E01ECD">
        <w:rPr>
          <w:lang w:val="en-GB" w:eastAsia="en-GB"/>
        </w:rPr>
        <w:fldChar w:fldCharType="begin">
          <w:fldData xml:space="preserve">PFJlZm1hbj48Q2l0ZT48QXV0aG9yPktsZWluPC9BdXRob3I+PFllYXI+MjAxMjwvWWVhcj48UmVj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</w:fldData>
        </w:fldChar>
      </w:r>
      <w:r w:rsidR="005D6DF3">
        <w:rPr>
          <w:lang w:val="en-GB" w:eastAsia="en-GB"/>
        </w:rPr>
        <w:instrText xml:space="preserve"> ADDIN REFMGR.CITE </w:instrText>
      </w:r>
      <w:r w:rsidR="005D6DF3">
        <w:rPr>
          <w:lang w:val="en-GB" w:eastAsia="en-GB"/>
        </w:rPr>
        <w:fldChar w:fldCharType="begin">
          <w:fldData xml:space="preserve">PFJlZm1hbj48Q2l0ZT48QXV0aG9yPktsZWluPC9BdXRob3I+PFllYXI+MjAxMjwvWWVhcj48UmVj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</w:fldData>
        </w:fldChar>
      </w:r>
      <w:r w:rsidR="005D6DF3">
        <w:rPr>
          <w:lang w:val="en-GB" w:eastAsia="en-GB"/>
        </w:rPr>
        <w:instrText xml:space="preserve"> ADDIN EN.CITE.DATA </w:instrText>
      </w:r>
      <w:r w:rsidR="005D6DF3">
        <w:rPr>
          <w:lang w:val="en-GB" w:eastAsia="en-GB"/>
        </w:rPr>
      </w:r>
      <w:r w:rsidR="005D6DF3">
        <w:rPr>
          <w:lang w:val="en-GB" w:eastAsia="en-GB"/>
        </w:rPr>
        <w:fldChar w:fldCharType="end"/>
      </w:r>
      <w:r w:rsidR="0084248F" w:rsidRPr="00E01ECD">
        <w:rPr>
          <w:lang w:val="en-GB" w:eastAsia="en-GB"/>
        </w:rPr>
        <w:fldChar w:fldCharType="separate"/>
      </w:r>
      <w:r w:rsidR="007845E4" w:rsidRPr="007845E4">
        <w:rPr>
          <w:noProof/>
          <w:vertAlign w:val="superscript"/>
          <w:lang w:val="en-GB" w:eastAsia="en-GB"/>
        </w:rPr>
        <w:t>21</w:t>
      </w:r>
      <w:r w:rsidR="0084248F" w:rsidRPr="00E01ECD">
        <w:rPr>
          <w:lang w:val="en-GB" w:eastAsia="en-GB"/>
        </w:rPr>
        <w:fldChar w:fldCharType="end"/>
      </w:r>
      <w:r w:rsidR="0084248F" w:rsidRPr="00E01ECD">
        <w:rPr>
          <w:lang w:val="en-GB" w:eastAsia="en-GB"/>
        </w:rPr>
        <w:t>.</w:t>
      </w:r>
      <w:r w:rsidRPr="00E01ECD">
        <w:rPr>
          <w:lang w:val="en-GB" w:eastAsia="en-GB"/>
        </w:rPr>
        <w:t xml:space="preserve"> Fortunately, </w:t>
      </w:r>
      <w:r w:rsidR="00265529" w:rsidRPr="00E01ECD">
        <w:rPr>
          <w:lang w:val="en-GB" w:eastAsia="en-GB"/>
        </w:rPr>
        <w:t xml:space="preserve">these types of behaviour are only observed occasionally and can be corrected for by placing the mouse back on the wire, grid or rotarod, or pulling another time on the grip strength meter. </w:t>
      </w:r>
    </w:p>
    <w:p w:rsidR="00BB0E9D" w:rsidRPr="00E01ECD" w:rsidRDefault="00BB0E9D" w:rsidP="00DA72DE">
      <w:pPr>
        <w:autoSpaceDE w:val="0"/>
        <w:autoSpaceDN w:val="0"/>
        <w:adjustRightInd w:val="0"/>
        <w:jc w:val="both"/>
        <w:rPr>
          <w:lang w:val="en-GB" w:eastAsia="en-GB"/>
        </w:rPr>
      </w:pPr>
    </w:p>
    <w:p w:rsidR="00B36075" w:rsidRPr="00E01ECD" w:rsidRDefault="0015268A" w:rsidP="003C73BD">
      <w:pPr>
        <w:autoSpaceDE w:val="0"/>
        <w:autoSpaceDN w:val="0"/>
        <w:adjustRightInd w:val="0"/>
        <w:jc w:val="both"/>
        <w:rPr>
          <w:lang w:val="en-GB" w:eastAsia="en-GB"/>
        </w:rPr>
      </w:pPr>
      <w:r w:rsidRPr="00E01ECD">
        <w:rPr>
          <w:lang w:val="en-GB" w:eastAsia="en-GB"/>
        </w:rPr>
        <w:t>Improvement</w:t>
      </w:r>
      <w:r w:rsidR="000E494B" w:rsidRPr="00E01ECD">
        <w:rPr>
          <w:lang w:val="en-GB" w:eastAsia="en-GB"/>
        </w:rPr>
        <w:t>s</w:t>
      </w:r>
      <w:r w:rsidRPr="00E01ECD">
        <w:rPr>
          <w:lang w:val="en-GB" w:eastAsia="en-GB"/>
        </w:rPr>
        <w:t xml:space="preserve"> in one fun</w:t>
      </w:r>
      <w:r w:rsidR="00EA152F" w:rsidRPr="00E01ECD">
        <w:rPr>
          <w:lang w:val="en-GB" w:eastAsia="en-GB"/>
        </w:rPr>
        <w:t>ctional test (e.g</w:t>
      </w:r>
      <w:r w:rsidR="007A154E" w:rsidRPr="00E01ECD">
        <w:rPr>
          <w:lang w:val="en-GB" w:eastAsia="en-GB"/>
        </w:rPr>
        <w:t>.</w:t>
      </w:r>
      <w:r w:rsidR="00EA152F" w:rsidRPr="00E01ECD">
        <w:rPr>
          <w:lang w:val="en-GB" w:eastAsia="en-GB"/>
        </w:rPr>
        <w:t xml:space="preserve"> hanging test assessing muscle function</w:t>
      </w:r>
      <w:r w:rsidRPr="00E01ECD">
        <w:rPr>
          <w:lang w:val="en-GB" w:eastAsia="en-GB"/>
        </w:rPr>
        <w:t xml:space="preserve">) does not necessarily </w:t>
      </w:r>
      <w:r w:rsidR="003C73BD" w:rsidRPr="00E01ECD">
        <w:rPr>
          <w:lang w:val="en-GB" w:eastAsia="en-GB"/>
        </w:rPr>
        <w:t xml:space="preserve">have </w:t>
      </w:r>
      <w:r w:rsidRPr="00E01ECD">
        <w:rPr>
          <w:lang w:val="en-GB" w:eastAsia="en-GB"/>
        </w:rPr>
        <w:t>to co-occur</w:t>
      </w:r>
      <w:r w:rsidR="00EA152F" w:rsidRPr="00E01ECD">
        <w:rPr>
          <w:lang w:val="en-GB" w:eastAsia="en-GB"/>
        </w:rPr>
        <w:t xml:space="preserve"> with improvement</w:t>
      </w:r>
      <w:r w:rsidR="000E494B" w:rsidRPr="00E01ECD">
        <w:rPr>
          <w:lang w:val="en-GB" w:eastAsia="en-GB"/>
        </w:rPr>
        <w:t>s</w:t>
      </w:r>
      <w:r w:rsidR="00EA152F" w:rsidRPr="00E01ECD">
        <w:rPr>
          <w:lang w:val="en-GB" w:eastAsia="en-GB"/>
        </w:rPr>
        <w:t xml:space="preserve"> in another test</w:t>
      </w:r>
      <w:r w:rsidRPr="00E01ECD">
        <w:rPr>
          <w:lang w:val="en-GB" w:eastAsia="en-GB"/>
        </w:rPr>
        <w:t xml:space="preserve"> (e.g</w:t>
      </w:r>
      <w:r w:rsidR="007A154E" w:rsidRPr="00E01ECD">
        <w:rPr>
          <w:lang w:val="en-GB" w:eastAsia="en-GB"/>
        </w:rPr>
        <w:t>.</w:t>
      </w:r>
      <w:r w:rsidRPr="00E01ECD">
        <w:rPr>
          <w:lang w:val="en-GB" w:eastAsia="en-GB"/>
        </w:rPr>
        <w:t xml:space="preserve"> forelimb grip strength</w:t>
      </w:r>
      <w:r w:rsidR="00EA152F" w:rsidRPr="00E01ECD">
        <w:rPr>
          <w:lang w:val="en-GB" w:eastAsia="en-GB"/>
        </w:rPr>
        <w:t xml:space="preserve"> assessing sole muscle strength</w:t>
      </w:r>
      <w:r w:rsidRPr="00E01ECD">
        <w:rPr>
          <w:lang w:val="en-GB" w:eastAsia="en-GB"/>
        </w:rPr>
        <w:t xml:space="preserve">). </w:t>
      </w:r>
      <w:r w:rsidR="00782640" w:rsidRPr="00E01ECD">
        <w:rPr>
          <w:lang w:val="en-GB" w:eastAsia="en-GB"/>
        </w:rPr>
        <w:t xml:space="preserve">In </w:t>
      </w:r>
      <w:r w:rsidR="00782640" w:rsidRPr="00E01ECD">
        <w:rPr>
          <w:i/>
          <w:lang w:val="en-GB" w:eastAsia="en-GB"/>
        </w:rPr>
        <w:t xml:space="preserve">mdx </w:t>
      </w:r>
      <w:r w:rsidR="00782640" w:rsidRPr="00E01ECD">
        <w:rPr>
          <w:lang w:val="en-GB" w:eastAsia="en-GB"/>
        </w:rPr>
        <w:t xml:space="preserve">mice, </w:t>
      </w:r>
      <w:r w:rsidR="00B16D4F" w:rsidRPr="00E01ECD">
        <w:rPr>
          <w:lang w:val="en-GB" w:eastAsia="en-GB"/>
        </w:rPr>
        <w:t>i</w:t>
      </w:r>
      <w:r w:rsidRPr="00E01ECD">
        <w:rPr>
          <w:lang w:val="en-GB" w:eastAsia="en-GB"/>
        </w:rPr>
        <w:t xml:space="preserve">mprovements in </w:t>
      </w:r>
      <w:r w:rsidR="00782640" w:rsidRPr="00E01ECD">
        <w:rPr>
          <w:lang w:val="en-GB" w:eastAsia="en-GB"/>
        </w:rPr>
        <w:t>muscle function</w:t>
      </w:r>
      <w:r w:rsidRPr="00E01ECD">
        <w:rPr>
          <w:lang w:val="en-GB" w:eastAsia="en-GB"/>
        </w:rPr>
        <w:t xml:space="preserve"> </w:t>
      </w:r>
      <w:r w:rsidR="00B16D4F" w:rsidRPr="00E01ECD">
        <w:rPr>
          <w:lang w:val="en-GB" w:eastAsia="en-GB"/>
        </w:rPr>
        <w:t xml:space="preserve">can be distinguished earlier than </w:t>
      </w:r>
      <w:r w:rsidR="00782640" w:rsidRPr="00E01ECD">
        <w:rPr>
          <w:lang w:val="en-GB" w:eastAsia="en-GB"/>
        </w:rPr>
        <w:t>i</w:t>
      </w:r>
      <w:r w:rsidR="00B16D4F" w:rsidRPr="00E01ECD">
        <w:rPr>
          <w:lang w:val="en-GB" w:eastAsia="en-GB"/>
        </w:rPr>
        <w:t>n muscle strength</w:t>
      </w:r>
      <w:r w:rsidRPr="00E01ECD">
        <w:rPr>
          <w:lang w:val="en-GB" w:eastAsia="en-GB"/>
        </w:rPr>
        <w:t xml:space="preserve">. </w:t>
      </w:r>
      <w:r w:rsidR="00026911" w:rsidRPr="00E01ECD">
        <w:rPr>
          <w:lang w:val="en-GB" w:eastAsia="en-GB"/>
        </w:rPr>
        <w:t xml:space="preserve">This is also seen in DMD patients participating in </w:t>
      </w:r>
      <w:r w:rsidR="00B36075" w:rsidRPr="00E01ECD">
        <w:rPr>
          <w:lang w:val="en-GB" w:eastAsia="en-GB"/>
        </w:rPr>
        <w:t>clinical t</w:t>
      </w:r>
      <w:r w:rsidR="00026911" w:rsidRPr="00E01ECD">
        <w:rPr>
          <w:lang w:val="en-GB" w:eastAsia="en-GB"/>
        </w:rPr>
        <w:t xml:space="preserve">rials where clinically meaningful improvements in the 6-minute walk test do not </w:t>
      </w:r>
      <w:r w:rsidR="00B16D4F" w:rsidRPr="00E01ECD">
        <w:rPr>
          <w:lang w:val="en-GB" w:eastAsia="en-GB"/>
        </w:rPr>
        <w:t xml:space="preserve">co-occur </w:t>
      </w:r>
      <w:r w:rsidR="00026911" w:rsidRPr="00E01ECD">
        <w:rPr>
          <w:lang w:val="en-GB" w:eastAsia="en-GB"/>
        </w:rPr>
        <w:t>with improvements in muscle strength</w:t>
      </w:r>
      <w:r w:rsidR="00537EFB" w:rsidRPr="00E01ECD">
        <w:rPr>
          <w:lang w:val="en-GB" w:eastAsia="en-GB"/>
        </w:rPr>
        <w:t xml:space="preserve"> </w:t>
      </w:r>
      <w:r w:rsidR="00537EFB" w:rsidRPr="00E01ECD">
        <w:rPr>
          <w:lang w:val="en-GB" w:eastAsia="en-GB"/>
        </w:rPr>
        <w:fldChar w:fldCharType="begin">
          <w:fldData xml:space="preserve">PFJlZm1hbj48Q2l0ZT48QXV0aG9yPkNpcmFrPC9BdXRob3I+PFllYXI+MjAxMTwvWWVhcj48UmVj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</w:fldData>
        </w:fldChar>
      </w:r>
      <w:r w:rsidR="005D6DF3">
        <w:rPr>
          <w:lang w:val="en-GB" w:eastAsia="en-GB"/>
        </w:rPr>
        <w:instrText xml:space="preserve"> ADDIN REFMGR.CITE </w:instrText>
      </w:r>
      <w:r w:rsidR="005D6DF3">
        <w:rPr>
          <w:lang w:val="en-GB" w:eastAsia="en-GB"/>
        </w:rPr>
        <w:fldChar w:fldCharType="begin">
          <w:fldData xml:space="preserve">PFJlZm1hbj48Q2l0ZT48QXV0aG9yPkNpcmFrPC9BdXRob3I+PFllYXI+MjAxMTwvWWVhcj48UmVj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</w:fldData>
        </w:fldChar>
      </w:r>
      <w:r w:rsidR="005D6DF3">
        <w:rPr>
          <w:lang w:val="en-GB" w:eastAsia="en-GB"/>
        </w:rPr>
        <w:instrText xml:space="preserve"> ADDIN EN.CITE.DATA </w:instrText>
      </w:r>
      <w:r w:rsidR="005D6DF3">
        <w:rPr>
          <w:lang w:val="en-GB" w:eastAsia="en-GB"/>
        </w:rPr>
      </w:r>
      <w:r w:rsidR="005D6DF3">
        <w:rPr>
          <w:lang w:val="en-GB" w:eastAsia="en-GB"/>
        </w:rPr>
        <w:fldChar w:fldCharType="end"/>
      </w:r>
      <w:r w:rsidR="00537EFB" w:rsidRPr="00E01ECD">
        <w:rPr>
          <w:lang w:val="en-GB" w:eastAsia="en-GB"/>
        </w:rPr>
        <w:fldChar w:fldCharType="separate"/>
      </w:r>
      <w:r w:rsidR="00433EFD" w:rsidRPr="00E01ECD">
        <w:rPr>
          <w:noProof/>
          <w:vertAlign w:val="superscript"/>
          <w:lang w:val="en-GB" w:eastAsia="en-GB"/>
        </w:rPr>
        <w:t>6, 7</w:t>
      </w:r>
      <w:r w:rsidR="00537EFB" w:rsidRPr="00E01ECD">
        <w:rPr>
          <w:lang w:val="en-GB" w:eastAsia="en-GB"/>
        </w:rPr>
        <w:fldChar w:fldCharType="end"/>
      </w:r>
      <w:r w:rsidR="00026911" w:rsidRPr="00E01ECD">
        <w:rPr>
          <w:lang w:val="en-GB" w:eastAsia="en-GB"/>
        </w:rPr>
        <w:t xml:space="preserve">. </w:t>
      </w:r>
      <w:r w:rsidR="003C73BD" w:rsidRPr="00E01ECD">
        <w:rPr>
          <w:lang w:val="en-GB" w:eastAsia="en-GB"/>
        </w:rPr>
        <w:t>However, this may in part depend on the working mechanism of the compound tested and it is possible that other compounds improve strength and not function</w:t>
      </w:r>
      <w:r w:rsidR="00B36075" w:rsidRPr="00E01ECD">
        <w:rPr>
          <w:lang w:val="en-GB" w:eastAsia="en-GB"/>
        </w:rPr>
        <w:t xml:space="preserve">. </w:t>
      </w:r>
      <w:r w:rsidR="003C73BD" w:rsidRPr="00E01ECD">
        <w:rPr>
          <w:lang w:val="en-GB" w:eastAsia="en-GB"/>
        </w:rPr>
        <w:t>Therefore the results of the tests should be interpreted with the mechanism of action of the compound in mind.</w:t>
      </w:r>
    </w:p>
    <w:p w:rsidR="00BB0E9D" w:rsidRPr="00E01ECD" w:rsidRDefault="00BB0E9D" w:rsidP="00DA72DE">
      <w:pPr>
        <w:autoSpaceDE w:val="0"/>
        <w:autoSpaceDN w:val="0"/>
        <w:adjustRightInd w:val="0"/>
        <w:jc w:val="both"/>
        <w:rPr>
          <w:lang w:val="en-GB" w:eastAsia="en-GB"/>
        </w:rPr>
      </w:pPr>
    </w:p>
    <w:p w:rsidR="00BE5F4A" w:rsidRPr="00E01ECD" w:rsidRDefault="009B1737" w:rsidP="00DA72DE">
      <w:pPr>
        <w:widowControl w:val="0"/>
        <w:autoSpaceDE w:val="0"/>
        <w:autoSpaceDN w:val="0"/>
        <w:adjustRightInd w:val="0"/>
        <w:jc w:val="both"/>
      </w:pPr>
      <w:r w:rsidRPr="00E01ECD">
        <w:rPr>
          <w:b/>
          <w:bCs/>
        </w:rPr>
        <w:t>ACKNOWLEDGMENTS</w:t>
      </w:r>
      <w:r w:rsidR="00BE5F4A" w:rsidRPr="00E01ECD">
        <w:rPr>
          <w:b/>
          <w:bCs/>
        </w:rPr>
        <w:t>:</w:t>
      </w:r>
      <w:r w:rsidR="00BE5F4A" w:rsidRPr="00E01ECD">
        <w:t xml:space="preserve"> </w:t>
      </w:r>
    </w:p>
    <w:p w:rsidR="00996679" w:rsidRDefault="00996679" w:rsidP="004F3604">
      <w:pPr>
        <w:widowControl w:val="0"/>
        <w:autoSpaceDE w:val="0"/>
        <w:autoSpaceDN w:val="0"/>
        <w:adjustRightInd w:val="0"/>
        <w:jc w:val="both"/>
      </w:pPr>
    </w:p>
    <w:p w:rsidR="0052678E" w:rsidRPr="00E01ECD" w:rsidRDefault="004F3604" w:rsidP="004F3604">
      <w:pPr>
        <w:widowControl w:val="0"/>
        <w:autoSpaceDE w:val="0"/>
        <w:autoSpaceDN w:val="0"/>
        <w:adjustRightInd w:val="0"/>
        <w:jc w:val="both"/>
      </w:pPr>
      <w:r w:rsidRPr="00E01ECD">
        <w:t>We would like to thank Margriet Hulsker for her photographic assistance and help in obtaining images of mice</w:t>
      </w:r>
      <w:r w:rsidR="004B76E7">
        <w:t xml:space="preserve"> and the reviewers for their very constructive comments</w:t>
      </w:r>
      <w:r w:rsidRPr="00E01ECD">
        <w:t xml:space="preserve">. </w:t>
      </w:r>
      <w:r w:rsidR="00BD2C76" w:rsidRPr="00E01ECD">
        <w:t xml:space="preserve">This work was supported by </w:t>
      </w:r>
      <w:r w:rsidR="00EC2975" w:rsidRPr="00E01ECD">
        <w:t xml:space="preserve">ZonMw, TREAT-NMD </w:t>
      </w:r>
      <w:r w:rsidRPr="00E01ECD">
        <w:t>(contract number LSHM-CT-2006-036825)</w:t>
      </w:r>
      <w:r w:rsidRPr="00E01ECD">
        <w:rPr>
          <w:rFonts w:ascii="Arial" w:hAnsi="Arial" w:cs="Arial"/>
          <w:color w:val="285D80"/>
          <w:sz w:val="11"/>
          <w:szCs w:val="11"/>
        </w:rPr>
        <w:t xml:space="preserve"> </w:t>
      </w:r>
      <w:r w:rsidR="00EC2975" w:rsidRPr="00E01ECD">
        <w:t xml:space="preserve">and </w:t>
      </w:r>
      <w:r w:rsidRPr="00E01ECD">
        <w:t xml:space="preserve">the </w:t>
      </w:r>
      <w:r w:rsidR="00EC2975" w:rsidRPr="00E01ECD">
        <w:t>Duchenne Parent Project.</w:t>
      </w:r>
    </w:p>
    <w:p w:rsidR="0052678E" w:rsidRPr="00E01ECD" w:rsidRDefault="0052678E" w:rsidP="00DA72DE">
      <w:pPr>
        <w:widowControl w:val="0"/>
        <w:autoSpaceDE w:val="0"/>
        <w:autoSpaceDN w:val="0"/>
        <w:adjustRightInd w:val="0"/>
        <w:jc w:val="both"/>
        <w:rPr>
          <w:color w:val="000000"/>
        </w:rPr>
      </w:pPr>
    </w:p>
    <w:p w:rsidR="005C54D2" w:rsidRPr="00E01ECD" w:rsidRDefault="009B1737" w:rsidP="00DA72DE">
      <w:pPr>
        <w:widowControl w:val="0"/>
        <w:autoSpaceDE w:val="0"/>
        <w:autoSpaceDN w:val="0"/>
        <w:adjustRightInd w:val="0"/>
        <w:jc w:val="both"/>
        <w:rPr>
          <w:b/>
        </w:rPr>
      </w:pPr>
      <w:r w:rsidRPr="00E01ECD">
        <w:rPr>
          <w:b/>
        </w:rPr>
        <w:t>DISCLOSURES</w:t>
      </w:r>
      <w:r w:rsidR="00F65FA1" w:rsidRPr="00E01ECD">
        <w:rPr>
          <w:b/>
        </w:rPr>
        <w:t xml:space="preserve">: </w:t>
      </w:r>
    </w:p>
    <w:p w:rsidR="00996679" w:rsidRDefault="00996679" w:rsidP="00DA72DE">
      <w:pPr>
        <w:widowControl w:val="0"/>
        <w:autoSpaceDE w:val="0"/>
        <w:autoSpaceDN w:val="0"/>
        <w:adjustRightInd w:val="0"/>
        <w:jc w:val="both"/>
      </w:pPr>
    </w:p>
    <w:p w:rsidR="0052678E" w:rsidRPr="00E01ECD" w:rsidRDefault="0052678E" w:rsidP="00DA72DE">
      <w:pPr>
        <w:widowControl w:val="0"/>
        <w:autoSpaceDE w:val="0"/>
        <w:autoSpaceDN w:val="0"/>
        <w:adjustRightInd w:val="0"/>
        <w:jc w:val="both"/>
      </w:pPr>
      <w:r w:rsidRPr="00E01ECD">
        <w:t>The a</w:t>
      </w:r>
      <w:r w:rsidR="00BD2C76" w:rsidRPr="00E01ECD">
        <w:t>uthors have nothing to disclose</w:t>
      </w:r>
      <w:r w:rsidR="00EC2975" w:rsidRPr="00E01ECD">
        <w:t>.</w:t>
      </w:r>
    </w:p>
    <w:p w:rsidR="00BE5F4A" w:rsidRPr="00E01ECD" w:rsidRDefault="00BE5F4A" w:rsidP="00DA72DE">
      <w:pPr>
        <w:jc w:val="both"/>
        <w:rPr>
          <w:bCs/>
        </w:rPr>
      </w:pPr>
    </w:p>
    <w:p w:rsidR="00BE5F4A" w:rsidRPr="00E01ECD" w:rsidRDefault="009B1737" w:rsidP="00DA72DE">
      <w:pPr>
        <w:jc w:val="both"/>
        <w:rPr>
          <w:i/>
          <w:color w:val="808080"/>
        </w:rPr>
      </w:pPr>
      <w:r w:rsidRPr="00E01ECD">
        <w:rPr>
          <w:b/>
          <w:bCs/>
        </w:rPr>
        <w:t>REFERENCES</w:t>
      </w:r>
      <w:r w:rsidR="005F298E" w:rsidRPr="00E01ECD">
        <w:rPr>
          <w:b/>
          <w:bCs/>
        </w:rPr>
        <w:t>:</w:t>
      </w:r>
      <w:r w:rsidR="00C3569A" w:rsidRPr="00E01ECD">
        <w:t xml:space="preserve"> </w:t>
      </w:r>
    </w:p>
    <w:p w:rsidR="005D6DF3" w:rsidRDefault="003B3FEC" w:rsidP="005D6DF3">
      <w:pPr>
        <w:jc w:val="center"/>
        <w:rPr>
          <w:noProof/>
        </w:rPr>
      </w:pPr>
      <w:r w:rsidRPr="00E01ECD">
        <w:fldChar w:fldCharType="begin"/>
      </w:r>
      <w:r w:rsidRPr="00E01ECD">
        <w:instrText xml:space="preserve"> ADDIN REFMGR.REFLIST </w:instrText>
      </w:r>
      <w:r w:rsidRPr="00E01ECD">
        <w:fldChar w:fldCharType="separate"/>
      </w:r>
    </w:p>
    <w:p w:rsidR="005D6DF3" w:rsidRDefault="005D6DF3" w:rsidP="005D6DF3">
      <w:pPr>
        <w:tabs>
          <w:tab w:val="right" w:pos="360"/>
          <w:tab w:val="left" w:pos="540"/>
        </w:tabs>
        <w:spacing w:after="240"/>
        <w:ind w:left="1260" w:hanging="1260"/>
        <w:rPr>
          <w:noProof/>
        </w:rPr>
      </w:pPr>
      <w:r>
        <w:rPr>
          <w:noProof/>
        </w:rPr>
        <w:tab/>
        <w:t xml:space="preserve">1. </w:t>
      </w:r>
      <w:r>
        <w:rPr>
          <w:noProof/>
        </w:rPr>
        <w:tab/>
        <w:t xml:space="preserve">Blake, D.J., Weir, A., Newey, S.E., Davies, K.E. Function and genetics of dystrophin and dystrophin-related proteins in muscle. </w:t>
      </w:r>
      <w:r w:rsidRPr="005D6DF3">
        <w:rPr>
          <w:i/>
          <w:noProof/>
        </w:rPr>
        <w:t>Physiol Rev.</w:t>
      </w:r>
      <w:r>
        <w:rPr>
          <w:noProof/>
        </w:rPr>
        <w:t xml:space="preserve"> </w:t>
      </w:r>
      <w:r w:rsidRPr="005D6DF3">
        <w:rPr>
          <w:b/>
          <w:noProof/>
        </w:rPr>
        <w:t>82</w:t>
      </w:r>
      <w:r>
        <w:rPr>
          <w:noProof/>
        </w:rPr>
        <w:t>, 291-329, doi:10.1152/physrev.00028.2001 [doi] (2002).</w:t>
      </w:r>
    </w:p>
    <w:p w:rsidR="005D6DF3" w:rsidRDefault="005D6DF3" w:rsidP="005D6DF3">
      <w:pPr>
        <w:tabs>
          <w:tab w:val="right" w:pos="360"/>
          <w:tab w:val="left" w:pos="540"/>
        </w:tabs>
        <w:spacing w:after="240"/>
        <w:ind w:left="1260" w:hanging="1260"/>
        <w:rPr>
          <w:noProof/>
        </w:rPr>
      </w:pPr>
      <w:r>
        <w:rPr>
          <w:noProof/>
        </w:rPr>
        <w:tab/>
        <w:t xml:space="preserve">2. </w:t>
      </w:r>
      <w:r>
        <w:rPr>
          <w:noProof/>
        </w:rPr>
        <w:tab/>
        <w:t xml:space="preserve">Hoffman, E.P., Brown, R.H., Jr., Kunkel, L.M. Dystrophin: the protein product of the Duchenne muscular dystrophy locus. </w:t>
      </w:r>
      <w:r w:rsidRPr="005D6DF3">
        <w:rPr>
          <w:i/>
          <w:noProof/>
        </w:rPr>
        <w:t>Cell.</w:t>
      </w:r>
      <w:r>
        <w:rPr>
          <w:noProof/>
        </w:rPr>
        <w:t xml:space="preserve"> </w:t>
      </w:r>
      <w:r w:rsidRPr="005D6DF3">
        <w:rPr>
          <w:b/>
          <w:noProof/>
        </w:rPr>
        <w:t>51</w:t>
      </w:r>
      <w:r>
        <w:rPr>
          <w:noProof/>
        </w:rPr>
        <w:t>, 919-928, doi:0092-8674(87)90579-4 [pii] (1987).</w:t>
      </w:r>
    </w:p>
    <w:p w:rsidR="005D6DF3" w:rsidRDefault="005D6DF3" w:rsidP="005D6DF3">
      <w:pPr>
        <w:tabs>
          <w:tab w:val="right" w:pos="360"/>
          <w:tab w:val="left" w:pos="540"/>
        </w:tabs>
        <w:spacing w:after="240"/>
        <w:ind w:left="1260" w:hanging="1260"/>
        <w:rPr>
          <w:noProof/>
        </w:rPr>
      </w:pPr>
      <w:r>
        <w:rPr>
          <w:noProof/>
        </w:rPr>
        <w:tab/>
        <w:t xml:space="preserve">3. </w:t>
      </w:r>
      <w:r>
        <w:rPr>
          <w:noProof/>
        </w:rPr>
        <w:tab/>
        <w:t>Bushby, K.,</w:t>
      </w:r>
      <w:r w:rsidRPr="005D6DF3">
        <w:rPr>
          <w:i/>
          <w:noProof/>
        </w:rPr>
        <w:t xml:space="preserve"> et al</w:t>
      </w:r>
      <w:r>
        <w:rPr>
          <w:noProof/>
        </w:rPr>
        <w:t xml:space="preserve">. Diagnosis and management of Duchenne muscular dystrophy, part 1: diagnosis, and pharmacological and psychosocial management. </w:t>
      </w:r>
      <w:r w:rsidRPr="005D6DF3">
        <w:rPr>
          <w:i/>
          <w:noProof/>
        </w:rPr>
        <w:t>Lancet Neurol.</w:t>
      </w:r>
      <w:r>
        <w:rPr>
          <w:noProof/>
        </w:rPr>
        <w:t xml:space="preserve"> </w:t>
      </w:r>
      <w:r w:rsidRPr="005D6DF3">
        <w:rPr>
          <w:b/>
          <w:noProof/>
        </w:rPr>
        <w:t>9</w:t>
      </w:r>
      <w:r>
        <w:rPr>
          <w:noProof/>
        </w:rPr>
        <w:t>, 77-93, doi:S1474-4422(09)70271-6 [pii];10.1016/S1474-4422(09)70271-6 [doi] (2010).</w:t>
      </w:r>
    </w:p>
    <w:p w:rsidR="005D6DF3" w:rsidRDefault="005D6DF3" w:rsidP="005D6DF3">
      <w:pPr>
        <w:tabs>
          <w:tab w:val="right" w:pos="360"/>
          <w:tab w:val="left" w:pos="540"/>
        </w:tabs>
        <w:spacing w:after="240"/>
        <w:ind w:left="1260" w:hanging="1260"/>
        <w:rPr>
          <w:noProof/>
        </w:rPr>
      </w:pPr>
      <w:r>
        <w:rPr>
          <w:noProof/>
        </w:rPr>
        <w:tab/>
        <w:t xml:space="preserve">4. </w:t>
      </w:r>
      <w:r>
        <w:rPr>
          <w:noProof/>
        </w:rPr>
        <w:tab/>
        <w:t xml:space="preserve">Bulfield, G., Siller, W.G., Wight, P.A., Moore, K.J. X chromosome-linked muscular dystrophy (mdx) in the mouse. </w:t>
      </w:r>
      <w:r w:rsidRPr="005D6DF3">
        <w:rPr>
          <w:i/>
          <w:noProof/>
        </w:rPr>
        <w:t>Proc.Natl.Acad.Sci.U.S.A.</w:t>
      </w:r>
      <w:r>
        <w:rPr>
          <w:noProof/>
        </w:rPr>
        <w:t xml:space="preserve"> </w:t>
      </w:r>
      <w:r w:rsidRPr="005D6DF3">
        <w:rPr>
          <w:b/>
          <w:noProof/>
        </w:rPr>
        <w:t>81</w:t>
      </w:r>
      <w:r>
        <w:rPr>
          <w:noProof/>
        </w:rPr>
        <w:t>, 1189-1192,(1984).</w:t>
      </w:r>
    </w:p>
    <w:p w:rsidR="005D6DF3" w:rsidRDefault="005D6DF3" w:rsidP="005D6DF3">
      <w:pPr>
        <w:tabs>
          <w:tab w:val="right" w:pos="360"/>
          <w:tab w:val="left" w:pos="540"/>
        </w:tabs>
        <w:spacing w:after="240"/>
        <w:ind w:left="1260" w:hanging="1260"/>
        <w:rPr>
          <w:noProof/>
        </w:rPr>
      </w:pPr>
      <w:r>
        <w:rPr>
          <w:noProof/>
        </w:rPr>
        <w:tab/>
        <w:t xml:space="preserve">5. </w:t>
      </w:r>
      <w:r>
        <w:rPr>
          <w:noProof/>
        </w:rPr>
        <w:tab/>
        <w:t>Bowles, D.E.,</w:t>
      </w:r>
      <w:r w:rsidRPr="005D6DF3">
        <w:rPr>
          <w:i/>
          <w:noProof/>
        </w:rPr>
        <w:t xml:space="preserve"> et al</w:t>
      </w:r>
      <w:r>
        <w:rPr>
          <w:noProof/>
        </w:rPr>
        <w:t xml:space="preserve">. Phase 1 gene therapy for Duchenne muscular dystrophy using a translational optimized AAV vector. </w:t>
      </w:r>
      <w:r w:rsidRPr="005D6DF3">
        <w:rPr>
          <w:i/>
          <w:noProof/>
        </w:rPr>
        <w:t>Mol.Ther.</w:t>
      </w:r>
      <w:r>
        <w:rPr>
          <w:noProof/>
        </w:rPr>
        <w:t xml:space="preserve"> </w:t>
      </w:r>
      <w:r w:rsidRPr="005D6DF3">
        <w:rPr>
          <w:b/>
          <w:noProof/>
        </w:rPr>
        <w:t>20</w:t>
      </w:r>
      <w:r>
        <w:rPr>
          <w:noProof/>
        </w:rPr>
        <w:t>, 443-455, doi:mt2011237 [pii];10.1038/mt.2011.237 [doi] (2012).</w:t>
      </w:r>
    </w:p>
    <w:p w:rsidR="005D6DF3" w:rsidRDefault="005D6DF3" w:rsidP="005D6DF3">
      <w:pPr>
        <w:tabs>
          <w:tab w:val="right" w:pos="360"/>
          <w:tab w:val="left" w:pos="540"/>
        </w:tabs>
        <w:spacing w:after="240"/>
        <w:ind w:left="1260" w:hanging="1260"/>
        <w:rPr>
          <w:noProof/>
        </w:rPr>
      </w:pPr>
      <w:r>
        <w:rPr>
          <w:noProof/>
        </w:rPr>
        <w:tab/>
        <w:t xml:space="preserve">6. </w:t>
      </w:r>
      <w:r>
        <w:rPr>
          <w:noProof/>
        </w:rPr>
        <w:tab/>
        <w:t>Cirak, S.,</w:t>
      </w:r>
      <w:r w:rsidRPr="005D6DF3">
        <w:rPr>
          <w:i/>
          <w:noProof/>
        </w:rPr>
        <w:t xml:space="preserve"> et al</w:t>
      </w:r>
      <w:r>
        <w:rPr>
          <w:noProof/>
        </w:rPr>
        <w:t xml:space="preserve">. Exon skipping and dystrophin restoration in patients with Duchenne muscular dystrophy after systemic phosphorodiamidate morpholino oligomer treatment: an open-label, phase 2, dose-escalation study. </w:t>
      </w:r>
      <w:r w:rsidRPr="005D6DF3">
        <w:rPr>
          <w:i/>
          <w:noProof/>
        </w:rPr>
        <w:t>Lancet.</w:t>
      </w:r>
      <w:r>
        <w:rPr>
          <w:noProof/>
        </w:rPr>
        <w:t xml:space="preserve"> </w:t>
      </w:r>
      <w:r w:rsidRPr="005D6DF3">
        <w:rPr>
          <w:b/>
          <w:noProof/>
        </w:rPr>
        <w:t>378</w:t>
      </w:r>
      <w:r>
        <w:rPr>
          <w:noProof/>
        </w:rPr>
        <w:t>, 595-605, doi:S0140-6736(11)60756-3 [pii];10.1016/S0140-6736(11)60756-3 [doi] (2011).</w:t>
      </w:r>
    </w:p>
    <w:p w:rsidR="005D6DF3" w:rsidRDefault="005D6DF3" w:rsidP="005D6DF3">
      <w:pPr>
        <w:tabs>
          <w:tab w:val="right" w:pos="360"/>
          <w:tab w:val="left" w:pos="540"/>
        </w:tabs>
        <w:spacing w:after="240"/>
        <w:ind w:left="1260" w:hanging="1260"/>
        <w:rPr>
          <w:noProof/>
        </w:rPr>
      </w:pPr>
      <w:r>
        <w:rPr>
          <w:noProof/>
        </w:rPr>
        <w:tab/>
        <w:t xml:space="preserve">7. </w:t>
      </w:r>
      <w:r>
        <w:rPr>
          <w:noProof/>
        </w:rPr>
        <w:tab/>
        <w:t>Goemans, N.M.,</w:t>
      </w:r>
      <w:r w:rsidRPr="005D6DF3">
        <w:rPr>
          <w:i/>
          <w:noProof/>
        </w:rPr>
        <w:t xml:space="preserve"> et al</w:t>
      </w:r>
      <w:r>
        <w:rPr>
          <w:noProof/>
        </w:rPr>
        <w:t xml:space="preserve">. Systemic administration of PRO051 in Duchenne's muscular dystrophy. </w:t>
      </w:r>
      <w:r w:rsidRPr="005D6DF3">
        <w:rPr>
          <w:i/>
          <w:noProof/>
        </w:rPr>
        <w:t>N.Engl.J.Med.</w:t>
      </w:r>
      <w:r>
        <w:rPr>
          <w:noProof/>
        </w:rPr>
        <w:t xml:space="preserve"> </w:t>
      </w:r>
      <w:r w:rsidRPr="005D6DF3">
        <w:rPr>
          <w:b/>
          <w:noProof/>
        </w:rPr>
        <w:t>364</w:t>
      </w:r>
      <w:r>
        <w:rPr>
          <w:noProof/>
        </w:rPr>
        <w:t>, 1513-1522, doi:10.1056/NEJMoa1011367 [doi] (2011).</w:t>
      </w:r>
    </w:p>
    <w:p w:rsidR="005D6DF3" w:rsidRDefault="005D6DF3" w:rsidP="005D6DF3">
      <w:pPr>
        <w:tabs>
          <w:tab w:val="right" w:pos="360"/>
          <w:tab w:val="left" w:pos="540"/>
        </w:tabs>
        <w:spacing w:after="240"/>
        <w:ind w:left="1260" w:hanging="1260"/>
        <w:rPr>
          <w:noProof/>
        </w:rPr>
      </w:pPr>
      <w:r>
        <w:rPr>
          <w:noProof/>
        </w:rPr>
        <w:tab/>
        <w:t xml:space="preserve">8. </w:t>
      </w:r>
      <w:r>
        <w:rPr>
          <w:noProof/>
        </w:rPr>
        <w:tab/>
        <w:t>Malik, V.,</w:t>
      </w:r>
      <w:r w:rsidRPr="005D6DF3">
        <w:rPr>
          <w:i/>
          <w:noProof/>
        </w:rPr>
        <w:t xml:space="preserve"> et al</w:t>
      </w:r>
      <w:r>
        <w:rPr>
          <w:noProof/>
        </w:rPr>
        <w:t xml:space="preserve">. Gentamicin-induced readthrough of stop codons in Duchenne muscular dystrophy. </w:t>
      </w:r>
      <w:r w:rsidRPr="005D6DF3">
        <w:rPr>
          <w:i/>
          <w:noProof/>
        </w:rPr>
        <w:t>Ann.Neurol.</w:t>
      </w:r>
      <w:r>
        <w:rPr>
          <w:noProof/>
        </w:rPr>
        <w:t xml:space="preserve"> </w:t>
      </w:r>
      <w:r w:rsidRPr="005D6DF3">
        <w:rPr>
          <w:b/>
          <w:noProof/>
        </w:rPr>
        <w:t>67</w:t>
      </w:r>
      <w:r>
        <w:rPr>
          <w:noProof/>
        </w:rPr>
        <w:t>, 771-780, doi:10.1002/ana.22024 [doi] (2010).</w:t>
      </w:r>
    </w:p>
    <w:p w:rsidR="005D6DF3" w:rsidRDefault="005D6DF3" w:rsidP="005D6DF3">
      <w:pPr>
        <w:tabs>
          <w:tab w:val="right" w:pos="360"/>
          <w:tab w:val="left" w:pos="540"/>
        </w:tabs>
        <w:spacing w:after="240"/>
        <w:ind w:left="1260" w:hanging="1260"/>
        <w:rPr>
          <w:noProof/>
        </w:rPr>
      </w:pPr>
      <w:r>
        <w:rPr>
          <w:noProof/>
        </w:rPr>
        <w:tab/>
        <w:t xml:space="preserve">9. </w:t>
      </w:r>
      <w:r>
        <w:rPr>
          <w:noProof/>
        </w:rPr>
        <w:tab/>
        <w:t>Skuk, D.,</w:t>
      </w:r>
      <w:r w:rsidRPr="005D6DF3">
        <w:rPr>
          <w:i/>
          <w:noProof/>
        </w:rPr>
        <w:t xml:space="preserve"> et al</w:t>
      </w:r>
      <w:r>
        <w:rPr>
          <w:noProof/>
        </w:rPr>
        <w:t xml:space="preserve">. First test of a "high-density injection" protocol for myogenic cell transplantation throughout large volumes of muscles in a Duchenne muscular dystrophy patient: eighteen months follow-up. </w:t>
      </w:r>
      <w:r w:rsidRPr="005D6DF3">
        <w:rPr>
          <w:i/>
          <w:noProof/>
        </w:rPr>
        <w:t>Neuromuscul Disord.</w:t>
      </w:r>
      <w:r>
        <w:rPr>
          <w:noProof/>
        </w:rPr>
        <w:t xml:space="preserve"> </w:t>
      </w:r>
      <w:r w:rsidRPr="005D6DF3">
        <w:rPr>
          <w:b/>
          <w:noProof/>
        </w:rPr>
        <w:t>17</w:t>
      </w:r>
      <w:r>
        <w:rPr>
          <w:noProof/>
        </w:rPr>
        <w:t>, 38-46, doi:S0960-8966(06)00572-4 [pii];10.1016/j.nmd.2006.10.003 [doi] (2007).</w:t>
      </w:r>
    </w:p>
    <w:p w:rsidR="005D6DF3" w:rsidRDefault="005D6DF3" w:rsidP="005D6DF3">
      <w:pPr>
        <w:tabs>
          <w:tab w:val="right" w:pos="360"/>
          <w:tab w:val="left" w:pos="540"/>
        </w:tabs>
        <w:spacing w:after="240"/>
        <w:ind w:left="1260" w:hanging="1260"/>
        <w:rPr>
          <w:noProof/>
        </w:rPr>
      </w:pPr>
      <w:r>
        <w:rPr>
          <w:noProof/>
        </w:rPr>
        <w:tab/>
        <w:t xml:space="preserve">10. </w:t>
      </w:r>
      <w:r>
        <w:rPr>
          <w:noProof/>
        </w:rPr>
        <w:tab/>
        <w:t>van Putten, M.,</w:t>
      </w:r>
      <w:r w:rsidRPr="005D6DF3">
        <w:rPr>
          <w:i/>
          <w:noProof/>
        </w:rPr>
        <w:t xml:space="preserve"> et al</w:t>
      </w:r>
      <w:r>
        <w:rPr>
          <w:noProof/>
        </w:rPr>
        <w:t xml:space="preserve">. A 3 months mild functional test regime does not affect disease parameters in young mdx mice. </w:t>
      </w:r>
      <w:r w:rsidRPr="005D6DF3">
        <w:rPr>
          <w:i/>
          <w:noProof/>
        </w:rPr>
        <w:t>Neuromuscul.Disord.</w:t>
      </w:r>
      <w:r>
        <w:rPr>
          <w:noProof/>
        </w:rPr>
        <w:t xml:space="preserve"> </w:t>
      </w:r>
      <w:r w:rsidRPr="005D6DF3">
        <w:rPr>
          <w:b/>
          <w:noProof/>
        </w:rPr>
        <w:t>20</w:t>
      </w:r>
      <w:r>
        <w:rPr>
          <w:noProof/>
        </w:rPr>
        <w:t>, 273-280, doi:S0960-8966(10)00057-X [pii];10.1016/j.nmd.2010.02.004 [doi] (2010).</w:t>
      </w:r>
    </w:p>
    <w:p w:rsidR="005D6DF3" w:rsidRDefault="005D6DF3" w:rsidP="005D6DF3">
      <w:pPr>
        <w:tabs>
          <w:tab w:val="right" w:pos="360"/>
          <w:tab w:val="left" w:pos="540"/>
        </w:tabs>
        <w:spacing w:after="240"/>
        <w:ind w:left="1260" w:hanging="1260"/>
        <w:rPr>
          <w:noProof/>
        </w:rPr>
      </w:pPr>
      <w:r>
        <w:rPr>
          <w:noProof/>
        </w:rPr>
        <w:tab/>
        <w:t xml:space="preserve">11. </w:t>
      </w:r>
      <w:r>
        <w:rPr>
          <w:noProof/>
        </w:rPr>
        <w:tab/>
        <w:t>De Luca A.,</w:t>
      </w:r>
      <w:r w:rsidRPr="005D6DF3">
        <w:rPr>
          <w:i/>
          <w:noProof/>
        </w:rPr>
        <w:t xml:space="preserve"> et al</w:t>
      </w:r>
      <w:r>
        <w:rPr>
          <w:noProof/>
        </w:rPr>
        <w:t xml:space="preserve">. Gentamicin treatment in exercised mdx mice: Identification of dystrophin-sensitive pathways and evaluation of efficacy in work-loaded dystrophic muscle. </w:t>
      </w:r>
      <w:r w:rsidRPr="005D6DF3">
        <w:rPr>
          <w:i/>
          <w:noProof/>
        </w:rPr>
        <w:t>Neurobiol.Dis.</w:t>
      </w:r>
      <w:r>
        <w:rPr>
          <w:noProof/>
        </w:rPr>
        <w:t xml:space="preserve"> </w:t>
      </w:r>
      <w:r w:rsidRPr="005D6DF3">
        <w:rPr>
          <w:b/>
          <w:noProof/>
        </w:rPr>
        <w:t>32</w:t>
      </w:r>
      <w:r>
        <w:rPr>
          <w:noProof/>
        </w:rPr>
        <w:t>, 243-253, doi:S0969-9961(08)00157-5 [pii];10.1016/j.nbd.2008.07.009 [doi] (2008).</w:t>
      </w:r>
    </w:p>
    <w:p w:rsidR="005D6DF3" w:rsidRDefault="005D6DF3" w:rsidP="005D6DF3">
      <w:pPr>
        <w:tabs>
          <w:tab w:val="right" w:pos="360"/>
          <w:tab w:val="left" w:pos="540"/>
        </w:tabs>
        <w:spacing w:after="240"/>
        <w:ind w:left="1260" w:hanging="1260"/>
        <w:rPr>
          <w:noProof/>
        </w:rPr>
      </w:pPr>
      <w:r>
        <w:rPr>
          <w:noProof/>
        </w:rPr>
        <w:tab/>
        <w:t xml:space="preserve">12. </w:t>
      </w:r>
      <w:r>
        <w:rPr>
          <w:noProof/>
        </w:rPr>
        <w:tab/>
        <w:t>Radley-Crabb, H.,</w:t>
      </w:r>
      <w:r w:rsidRPr="005D6DF3">
        <w:rPr>
          <w:i/>
          <w:noProof/>
        </w:rPr>
        <w:t xml:space="preserve"> et al</w:t>
      </w:r>
      <w:r>
        <w:rPr>
          <w:noProof/>
        </w:rPr>
        <w:t xml:space="preserve">. A single 30min treadmill exercise session is suitable for 'proof-of concept studies' in adult mdx mice: A comparison of the early consequences of two different treadmill protocols. </w:t>
      </w:r>
      <w:r w:rsidRPr="005D6DF3">
        <w:rPr>
          <w:i/>
          <w:noProof/>
        </w:rPr>
        <w:t>Neuromuscul Disord.</w:t>
      </w:r>
      <w:r>
        <w:rPr>
          <w:noProof/>
        </w:rPr>
        <w:t xml:space="preserve">  doi:S0960-8966(11)01312-5 [pii];10.1016/j.nmd.2011.07.008 [doi] (2011).</w:t>
      </w:r>
    </w:p>
    <w:p w:rsidR="005D6DF3" w:rsidRDefault="005D6DF3" w:rsidP="005D6DF3">
      <w:pPr>
        <w:tabs>
          <w:tab w:val="right" w:pos="360"/>
          <w:tab w:val="left" w:pos="540"/>
        </w:tabs>
        <w:spacing w:after="240"/>
        <w:ind w:left="1260" w:hanging="1260"/>
        <w:rPr>
          <w:noProof/>
        </w:rPr>
      </w:pPr>
      <w:r>
        <w:rPr>
          <w:noProof/>
        </w:rPr>
        <w:tab/>
        <w:t xml:space="preserve">13. </w:t>
      </w:r>
      <w:r>
        <w:rPr>
          <w:noProof/>
        </w:rPr>
        <w:tab/>
        <w:t>van Putten, M.,</w:t>
      </w:r>
      <w:r w:rsidRPr="005D6DF3">
        <w:rPr>
          <w:i/>
          <w:noProof/>
        </w:rPr>
        <w:t xml:space="preserve"> et al</w:t>
      </w:r>
      <w:r>
        <w:rPr>
          <w:noProof/>
        </w:rPr>
        <w:t xml:space="preserve">. The effects of low levels of dystrophin on mouse muscle function and pathology. </w:t>
      </w:r>
      <w:r w:rsidRPr="005D6DF3">
        <w:rPr>
          <w:i/>
          <w:noProof/>
        </w:rPr>
        <w:t>PLoS.One.</w:t>
      </w:r>
      <w:r>
        <w:rPr>
          <w:noProof/>
        </w:rPr>
        <w:t xml:space="preserve"> </w:t>
      </w:r>
      <w:r w:rsidRPr="005D6DF3">
        <w:rPr>
          <w:b/>
          <w:noProof/>
        </w:rPr>
        <w:t>7</w:t>
      </w:r>
      <w:r>
        <w:rPr>
          <w:noProof/>
        </w:rPr>
        <w:t>, e31937, doi:10.1371/journal.pone.0031937 [doi];PONE-D-11-16710 [pii] (2012).</w:t>
      </w:r>
    </w:p>
    <w:p w:rsidR="005D6DF3" w:rsidRDefault="005D6DF3" w:rsidP="005D6DF3">
      <w:pPr>
        <w:tabs>
          <w:tab w:val="right" w:pos="360"/>
          <w:tab w:val="left" w:pos="540"/>
        </w:tabs>
        <w:spacing w:after="240"/>
        <w:ind w:left="1260" w:hanging="1260"/>
        <w:rPr>
          <w:noProof/>
        </w:rPr>
      </w:pPr>
      <w:r>
        <w:rPr>
          <w:noProof/>
        </w:rPr>
        <w:tab/>
        <w:t xml:space="preserve">14. </w:t>
      </w:r>
      <w:r>
        <w:rPr>
          <w:noProof/>
        </w:rPr>
        <w:tab/>
        <w:t>Willmann, R.,</w:t>
      </w:r>
      <w:r w:rsidRPr="005D6DF3">
        <w:rPr>
          <w:i/>
          <w:noProof/>
        </w:rPr>
        <w:t xml:space="preserve"> et al</w:t>
      </w:r>
      <w:r>
        <w:rPr>
          <w:noProof/>
        </w:rPr>
        <w:t xml:space="preserve">. Enhancing translation: Guidelines for standard pre-clinical experiments in mdx mice. </w:t>
      </w:r>
      <w:r w:rsidRPr="005D6DF3">
        <w:rPr>
          <w:i/>
          <w:noProof/>
        </w:rPr>
        <w:t>Neuromuscul.Disord.</w:t>
      </w:r>
      <w:r>
        <w:rPr>
          <w:noProof/>
        </w:rPr>
        <w:t xml:space="preserve"> </w:t>
      </w:r>
      <w:r w:rsidRPr="005D6DF3">
        <w:rPr>
          <w:b/>
          <w:noProof/>
        </w:rPr>
        <w:t>1</w:t>
      </w:r>
      <w:r>
        <w:rPr>
          <w:noProof/>
        </w:rPr>
        <w:t>, 43-49, doi:S0960-8966(11)00135-0 [pii];10.1016/j.nmd.2011.04.012 [doi] (2011).</w:t>
      </w:r>
    </w:p>
    <w:p w:rsidR="005D6DF3" w:rsidRDefault="005D6DF3" w:rsidP="005D6DF3">
      <w:pPr>
        <w:tabs>
          <w:tab w:val="right" w:pos="360"/>
          <w:tab w:val="left" w:pos="540"/>
        </w:tabs>
        <w:spacing w:after="240"/>
        <w:ind w:left="1260" w:hanging="1260"/>
        <w:rPr>
          <w:noProof/>
        </w:rPr>
      </w:pPr>
      <w:r>
        <w:rPr>
          <w:noProof/>
        </w:rPr>
        <w:tab/>
        <w:t xml:space="preserve">15. </w:t>
      </w:r>
      <w:r>
        <w:rPr>
          <w:noProof/>
        </w:rPr>
        <w:tab/>
        <w:t xml:space="preserve">Connolly, A.M., Keeling, R.M., Mehta, S., Pestronk, A., Sanes, J.R. Three mouse models of muscular dystrophy: the natural history of strength and fatigue in dystrophin-, dystrophin/utrophin-, and laminin alpha2-deficient mice. </w:t>
      </w:r>
      <w:r w:rsidRPr="005D6DF3">
        <w:rPr>
          <w:i/>
          <w:noProof/>
        </w:rPr>
        <w:t>Neuromuscul.Disord.</w:t>
      </w:r>
      <w:r>
        <w:rPr>
          <w:noProof/>
        </w:rPr>
        <w:t xml:space="preserve"> </w:t>
      </w:r>
      <w:r w:rsidRPr="005D6DF3">
        <w:rPr>
          <w:b/>
          <w:noProof/>
        </w:rPr>
        <w:t>11</w:t>
      </w:r>
      <w:r>
        <w:rPr>
          <w:noProof/>
        </w:rPr>
        <w:t>, 703-712, doi:S0960896601002322 [pii] (2001).</w:t>
      </w:r>
    </w:p>
    <w:p w:rsidR="005D6DF3" w:rsidRDefault="005D6DF3" w:rsidP="005D6DF3">
      <w:pPr>
        <w:tabs>
          <w:tab w:val="right" w:pos="360"/>
          <w:tab w:val="left" w:pos="540"/>
        </w:tabs>
        <w:spacing w:after="240"/>
        <w:ind w:left="1260" w:hanging="1260"/>
        <w:rPr>
          <w:noProof/>
        </w:rPr>
      </w:pPr>
      <w:r>
        <w:rPr>
          <w:noProof/>
        </w:rPr>
        <w:tab/>
        <w:t xml:space="preserve">16. </w:t>
      </w:r>
      <w:r>
        <w:rPr>
          <w:noProof/>
        </w:rPr>
        <w:tab/>
        <w:t xml:space="preserve">Rafael, J.A., Nitta, Y., Peters, J., Davies, K.E. Testing of SHIRPA, a mouse phenotypic assessment protocol, on Dmd(mdx) and Dmd(mdx3cv) dystrophin-deficient mice. </w:t>
      </w:r>
      <w:r w:rsidRPr="005D6DF3">
        <w:rPr>
          <w:i/>
          <w:noProof/>
        </w:rPr>
        <w:t>Mamm.Genome.</w:t>
      </w:r>
      <w:r>
        <w:rPr>
          <w:noProof/>
        </w:rPr>
        <w:t xml:space="preserve"> </w:t>
      </w:r>
      <w:r w:rsidRPr="005D6DF3">
        <w:rPr>
          <w:b/>
          <w:noProof/>
        </w:rPr>
        <w:t>11</w:t>
      </w:r>
      <w:r>
        <w:rPr>
          <w:noProof/>
        </w:rPr>
        <w:t>, 725-728, doi:10.1007/s003350010149 [pii] (2000).</w:t>
      </w:r>
    </w:p>
    <w:p w:rsidR="005D6DF3" w:rsidRDefault="005D6DF3" w:rsidP="005D6DF3">
      <w:pPr>
        <w:tabs>
          <w:tab w:val="right" w:pos="360"/>
          <w:tab w:val="left" w:pos="540"/>
        </w:tabs>
        <w:spacing w:after="240"/>
        <w:ind w:left="1260" w:hanging="1260"/>
        <w:rPr>
          <w:noProof/>
        </w:rPr>
      </w:pPr>
      <w:r>
        <w:rPr>
          <w:noProof/>
        </w:rPr>
        <w:tab/>
        <w:t xml:space="preserve">17. </w:t>
      </w:r>
      <w:r>
        <w:rPr>
          <w:noProof/>
        </w:rPr>
        <w:tab/>
        <w:t xml:space="preserve">Chapillon, P., Lalonde, R., Jones, N., Caston, J. Early development of synchronized walking on the rotorod in rats. Effects of training and handling. </w:t>
      </w:r>
      <w:r w:rsidRPr="005D6DF3">
        <w:rPr>
          <w:i/>
          <w:noProof/>
        </w:rPr>
        <w:t>Behav.Brain Res.</w:t>
      </w:r>
      <w:r>
        <w:rPr>
          <w:noProof/>
        </w:rPr>
        <w:t xml:space="preserve"> </w:t>
      </w:r>
      <w:r w:rsidRPr="005D6DF3">
        <w:rPr>
          <w:b/>
          <w:noProof/>
        </w:rPr>
        <w:t>93</w:t>
      </w:r>
      <w:r>
        <w:rPr>
          <w:noProof/>
        </w:rPr>
        <w:t>, 77-81,(1998).</w:t>
      </w:r>
    </w:p>
    <w:p w:rsidR="005D6DF3" w:rsidRDefault="005D6DF3" w:rsidP="005D6DF3">
      <w:pPr>
        <w:tabs>
          <w:tab w:val="right" w:pos="360"/>
          <w:tab w:val="left" w:pos="540"/>
        </w:tabs>
        <w:spacing w:after="240"/>
        <w:ind w:left="1260" w:hanging="1260"/>
        <w:rPr>
          <w:noProof/>
        </w:rPr>
      </w:pPr>
      <w:r>
        <w:rPr>
          <w:noProof/>
        </w:rPr>
        <w:tab/>
        <w:t xml:space="preserve">18. </w:t>
      </w:r>
      <w:r>
        <w:rPr>
          <w:noProof/>
        </w:rPr>
        <w:tab/>
        <w:t xml:space="preserve">Massett, M.P., Berk, B.C. Strain-dependent differences in responses to exercise training in inbred and hybrid mice. </w:t>
      </w:r>
      <w:r w:rsidRPr="005D6DF3">
        <w:rPr>
          <w:i/>
          <w:noProof/>
        </w:rPr>
        <w:t>Am.J.Physiol Regul.Integr.Comp Physiol.</w:t>
      </w:r>
      <w:r>
        <w:rPr>
          <w:noProof/>
        </w:rPr>
        <w:t xml:space="preserve"> </w:t>
      </w:r>
      <w:r w:rsidRPr="005D6DF3">
        <w:rPr>
          <w:b/>
          <w:noProof/>
        </w:rPr>
        <w:t>288</w:t>
      </w:r>
      <w:r>
        <w:rPr>
          <w:noProof/>
        </w:rPr>
        <w:t>, R1006-R1013, doi:00476.2004 [pii];10.1152/ajpregu.00476.2004 [doi] (2005).</w:t>
      </w:r>
    </w:p>
    <w:p w:rsidR="005D6DF3" w:rsidRDefault="005D6DF3" w:rsidP="005D6DF3">
      <w:pPr>
        <w:tabs>
          <w:tab w:val="right" w:pos="360"/>
          <w:tab w:val="left" w:pos="540"/>
        </w:tabs>
        <w:spacing w:after="240"/>
        <w:ind w:left="1260" w:hanging="1260"/>
        <w:rPr>
          <w:noProof/>
        </w:rPr>
      </w:pPr>
      <w:r>
        <w:rPr>
          <w:noProof/>
        </w:rPr>
        <w:tab/>
        <w:t xml:space="preserve">19. </w:t>
      </w:r>
      <w:r>
        <w:rPr>
          <w:noProof/>
        </w:rPr>
        <w:tab/>
        <w:t>Lerman, I.,</w:t>
      </w:r>
      <w:r w:rsidRPr="005D6DF3">
        <w:rPr>
          <w:i/>
          <w:noProof/>
        </w:rPr>
        <w:t xml:space="preserve"> et al</w:t>
      </w:r>
      <w:r>
        <w:rPr>
          <w:noProof/>
        </w:rPr>
        <w:t xml:space="preserve">. Genetic variability in forced and voluntary endurance exercise performance in seven inbred mouse strains. </w:t>
      </w:r>
      <w:r w:rsidRPr="005D6DF3">
        <w:rPr>
          <w:i/>
          <w:noProof/>
        </w:rPr>
        <w:t>J.Appl.Physiol.</w:t>
      </w:r>
      <w:r>
        <w:rPr>
          <w:noProof/>
        </w:rPr>
        <w:t xml:space="preserve"> </w:t>
      </w:r>
      <w:r w:rsidRPr="005D6DF3">
        <w:rPr>
          <w:b/>
          <w:noProof/>
        </w:rPr>
        <w:t>92</w:t>
      </w:r>
      <w:r>
        <w:rPr>
          <w:noProof/>
        </w:rPr>
        <w:t>, 2245-2255, doi:10.1152/japplphysiol.01045.2001 [doi] (2002).</w:t>
      </w:r>
    </w:p>
    <w:p w:rsidR="005D6DF3" w:rsidRDefault="005D6DF3" w:rsidP="005D6DF3">
      <w:pPr>
        <w:tabs>
          <w:tab w:val="right" w:pos="360"/>
          <w:tab w:val="left" w:pos="540"/>
        </w:tabs>
        <w:spacing w:after="240"/>
        <w:ind w:left="1260" w:hanging="1260"/>
        <w:rPr>
          <w:noProof/>
        </w:rPr>
      </w:pPr>
      <w:r>
        <w:rPr>
          <w:noProof/>
        </w:rPr>
        <w:tab/>
        <w:t xml:space="preserve">20. </w:t>
      </w:r>
      <w:r>
        <w:rPr>
          <w:noProof/>
        </w:rPr>
        <w:tab/>
        <w:t xml:space="preserve">Sharp, P.S., Jee, H., Wells, D.J. Physiological characterization of muscle strength with variable levels of dystrophin restoration in mdx mice following local antisense therapy. </w:t>
      </w:r>
      <w:r w:rsidRPr="005D6DF3">
        <w:rPr>
          <w:i/>
          <w:noProof/>
        </w:rPr>
        <w:t>Mol.Ther.</w:t>
      </w:r>
      <w:r>
        <w:rPr>
          <w:noProof/>
        </w:rPr>
        <w:t xml:space="preserve"> </w:t>
      </w:r>
      <w:r w:rsidRPr="005D6DF3">
        <w:rPr>
          <w:b/>
          <w:noProof/>
        </w:rPr>
        <w:t>19</w:t>
      </w:r>
      <w:r>
        <w:rPr>
          <w:noProof/>
        </w:rPr>
        <w:t>, 165-171, doi:mt2010213 [pii];10.1038/mt.2010.213 [doi] (2011).</w:t>
      </w:r>
    </w:p>
    <w:p w:rsidR="005D6DF3" w:rsidRDefault="005D6DF3" w:rsidP="005D6DF3">
      <w:pPr>
        <w:tabs>
          <w:tab w:val="right" w:pos="360"/>
          <w:tab w:val="left" w:pos="540"/>
        </w:tabs>
        <w:ind w:left="1260" w:hanging="1260"/>
        <w:rPr>
          <w:noProof/>
        </w:rPr>
      </w:pPr>
      <w:r>
        <w:rPr>
          <w:noProof/>
        </w:rPr>
        <w:tab/>
        <w:t xml:space="preserve">21. </w:t>
      </w:r>
      <w:r>
        <w:rPr>
          <w:noProof/>
        </w:rPr>
        <w:tab/>
        <w:t>Klein, S.M.,</w:t>
      </w:r>
      <w:r w:rsidRPr="005D6DF3">
        <w:rPr>
          <w:i/>
          <w:noProof/>
        </w:rPr>
        <w:t xml:space="preserve"> et al</w:t>
      </w:r>
      <w:r>
        <w:rPr>
          <w:noProof/>
        </w:rPr>
        <w:t xml:space="preserve">. Noninvasive in vivo assessment of muscle impairment in the mdx mouse model--a comparison of two common wire hanging methods with two different results. </w:t>
      </w:r>
      <w:r w:rsidRPr="005D6DF3">
        <w:rPr>
          <w:i/>
          <w:noProof/>
        </w:rPr>
        <w:t>J.Neurosci.Methods.</w:t>
      </w:r>
      <w:r>
        <w:rPr>
          <w:noProof/>
        </w:rPr>
        <w:t xml:space="preserve"> </w:t>
      </w:r>
      <w:r w:rsidRPr="005D6DF3">
        <w:rPr>
          <w:b/>
          <w:noProof/>
        </w:rPr>
        <w:t>203</w:t>
      </w:r>
      <w:r>
        <w:rPr>
          <w:noProof/>
        </w:rPr>
        <w:t>, 292-297, doi:S0165-0270(11)00601-7 [pii];10.1016/j.jneumeth.2011.10.001 [doi] (2012).</w:t>
      </w:r>
    </w:p>
    <w:p w:rsidR="005D6DF3" w:rsidRDefault="005D6DF3" w:rsidP="005D6DF3">
      <w:pPr>
        <w:tabs>
          <w:tab w:val="right" w:pos="360"/>
          <w:tab w:val="left" w:pos="540"/>
        </w:tabs>
        <w:ind w:left="1260" w:hanging="1260"/>
        <w:rPr>
          <w:noProof/>
        </w:rPr>
      </w:pPr>
    </w:p>
    <w:p w:rsidR="00C345B3" w:rsidRPr="00986FC8" w:rsidRDefault="003B3FEC" w:rsidP="00DA72DE">
      <w:pPr>
        <w:autoSpaceDE w:val="0"/>
        <w:autoSpaceDN w:val="0"/>
        <w:adjustRightInd w:val="0"/>
        <w:ind w:left="720"/>
        <w:jc w:val="both"/>
      </w:pPr>
      <w:r w:rsidRPr="00E01ECD">
        <w:fldChar w:fldCharType="end"/>
      </w:r>
    </w:p>
    <w:sectPr w:rsidR="00C345B3" w:rsidRPr="00986FC8" w:rsidSect="00986FC8">
      <w:footerReference w:type="default" r:id="rId12"/>
      <w:headerReference w:type="first" r:id="rId13"/>
      <w:foot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7F2" w:rsidRDefault="00AE07F2" w:rsidP="00BE5F4A">
      <w:r>
        <w:separator/>
      </w:r>
    </w:p>
  </w:endnote>
  <w:endnote w:type="continuationSeparator" w:id="0">
    <w:p w:rsidR="00AE07F2" w:rsidRDefault="00AE07F2"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67D2" w:rsidRPr="00494F77" w:rsidRDefault="00C267D2"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B21810">
      <w:rPr>
        <w:rFonts w:ascii="Calibri" w:hAnsi="Calibri" w:cs="Calibri"/>
        <w:noProof/>
        <w:sz w:val="20"/>
      </w:rPr>
      <w:t>1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B21810">
      <w:rPr>
        <w:rFonts w:ascii="Calibri" w:hAnsi="Calibri" w:cs="Calibri"/>
        <w:noProof/>
        <w:sz w:val="20"/>
      </w:rPr>
      <w:t>13</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67D2" w:rsidRPr="00494F77" w:rsidRDefault="00C267D2">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AE07F2">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AE07F2">
      <w:rPr>
        <w:rFonts w:ascii="Calibri" w:hAnsi="Calibri" w:cs="Calibri"/>
        <w:noProof/>
        <w:sz w:val="20"/>
      </w:rPr>
      <w:t>1</w:t>
    </w:r>
    <w:r w:rsidRPr="00494F77">
      <w:rPr>
        <w:rFonts w:ascii="Calibri" w:hAnsi="Calibri" w:cs="Calibri"/>
        <w:sz w:val="20"/>
      </w:rPr>
      <w:fldChar w:fldCharType="end"/>
    </w:r>
  </w:p>
  <w:p w:rsidR="00C267D2" w:rsidRDefault="00C267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7F2" w:rsidRDefault="00AE07F2" w:rsidP="00BE5F4A">
      <w:r>
        <w:separator/>
      </w:r>
    </w:p>
  </w:footnote>
  <w:footnote w:type="continuationSeparator" w:id="0">
    <w:p w:rsidR="00AE07F2" w:rsidRDefault="00AE07F2" w:rsidP="00BE5F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67D2" w:rsidRPr="000B2F36" w:rsidRDefault="00C267D2"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88C783A"/>
    <w:multiLevelType w:val="hybridMultilevel"/>
    <w:tmpl w:val="E9DE939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547E69"/>
    <w:multiLevelType w:val="hybridMultilevel"/>
    <w:tmpl w:val="8EDE78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C66E82"/>
    <w:multiLevelType w:val="hybridMultilevel"/>
    <w:tmpl w:val="557CFC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8082AA4"/>
    <w:multiLevelType w:val="hybridMultilevel"/>
    <w:tmpl w:val="A936FD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4EA67744"/>
    <w:multiLevelType w:val="hybridMultilevel"/>
    <w:tmpl w:val="83E09B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0831203"/>
    <w:multiLevelType w:val="hybridMultilevel"/>
    <w:tmpl w:val="3D1268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1"/>
  </w:num>
  <w:num w:numId="4">
    <w:abstractNumId w:val="10"/>
  </w:num>
  <w:num w:numId="5">
    <w:abstractNumId w:val="2"/>
  </w:num>
  <w:num w:numId="6">
    <w:abstractNumId w:val="17"/>
  </w:num>
  <w:num w:numId="7">
    <w:abstractNumId w:val="19"/>
  </w:num>
  <w:num w:numId="8">
    <w:abstractNumId w:val="6"/>
  </w:num>
  <w:num w:numId="9">
    <w:abstractNumId w:val="16"/>
  </w:num>
  <w:num w:numId="10">
    <w:abstractNumId w:val="8"/>
  </w:num>
  <w:num w:numId="11">
    <w:abstractNumId w:val="3"/>
  </w:num>
  <w:num w:numId="12">
    <w:abstractNumId w:val="0"/>
  </w:num>
  <w:num w:numId="13">
    <w:abstractNumId w:val="5"/>
  </w:num>
  <w:num w:numId="14">
    <w:abstractNumId w:val="18"/>
  </w:num>
  <w:num w:numId="15">
    <w:abstractNumId w:val="4"/>
  </w:num>
  <w:num w:numId="16">
    <w:abstractNumId w:val="12"/>
  </w:num>
  <w:num w:numId="17">
    <w:abstractNumId w:val="7"/>
  </w:num>
  <w:num w:numId="18">
    <w:abstractNumId w:val="15"/>
  </w:num>
  <w:num w:numId="19">
    <w:abstractNumId w:val="9"/>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2"/>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bdominal Imaging&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roefschrift&lt;/item&gt;&lt;item&gt;4e artikel %DKO mouse&lt;/item&gt;&lt;item&gt;gecombineerd mvp&lt;/item&gt;&lt;/Libraries&gt;&lt;/ENLibraries&gt;"/>
  </w:docVars>
  <w:rsids>
    <w:rsidRoot w:val="00EE705F"/>
    <w:rsid w:val="00000223"/>
    <w:rsid w:val="00002BCB"/>
    <w:rsid w:val="0000333F"/>
    <w:rsid w:val="000106F9"/>
    <w:rsid w:val="00011585"/>
    <w:rsid w:val="00011686"/>
    <w:rsid w:val="00014861"/>
    <w:rsid w:val="0001758B"/>
    <w:rsid w:val="00022D11"/>
    <w:rsid w:val="00026911"/>
    <w:rsid w:val="00037E23"/>
    <w:rsid w:val="0004326C"/>
    <w:rsid w:val="00054373"/>
    <w:rsid w:val="00060105"/>
    <w:rsid w:val="00062F18"/>
    <w:rsid w:val="00070937"/>
    <w:rsid w:val="0007610D"/>
    <w:rsid w:val="0009254C"/>
    <w:rsid w:val="00097CE4"/>
    <w:rsid w:val="000A3A4B"/>
    <w:rsid w:val="000A435B"/>
    <w:rsid w:val="000A6A41"/>
    <w:rsid w:val="000B1836"/>
    <w:rsid w:val="000B2F36"/>
    <w:rsid w:val="000B440B"/>
    <w:rsid w:val="000B5C04"/>
    <w:rsid w:val="000C04BA"/>
    <w:rsid w:val="000C49CF"/>
    <w:rsid w:val="000C65AF"/>
    <w:rsid w:val="000D7EA6"/>
    <w:rsid w:val="000E3816"/>
    <w:rsid w:val="000E494B"/>
    <w:rsid w:val="000E4FBD"/>
    <w:rsid w:val="000F74CC"/>
    <w:rsid w:val="001031E4"/>
    <w:rsid w:val="00103226"/>
    <w:rsid w:val="001110F3"/>
    <w:rsid w:val="001112A6"/>
    <w:rsid w:val="001122F7"/>
    <w:rsid w:val="00112EEB"/>
    <w:rsid w:val="001142F5"/>
    <w:rsid w:val="001153F7"/>
    <w:rsid w:val="00115A5B"/>
    <w:rsid w:val="0012426C"/>
    <w:rsid w:val="00131EBE"/>
    <w:rsid w:val="001378ED"/>
    <w:rsid w:val="0014636A"/>
    <w:rsid w:val="00151CA0"/>
    <w:rsid w:val="0015268A"/>
    <w:rsid w:val="00153C95"/>
    <w:rsid w:val="00161F1A"/>
    <w:rsid w:val="00162F07"/>
    <w:rsid w:val="001632BA"/>
    <w:rsid w:val="00163810"/>
    <w:rsid w:val="00180CBE"/>
    <w:rsid w:val="00180D6C"/>
    <w:rsid w:val="00182C50"/>
    <w:rsid w:val="00194590"/>
    <w:rsid w:val="00194924"/>
    <w:rsid w:val="00195220"/>
    <w:rsid w:val="00197962"/>
    <w:rsid w:val="001A0AD0"/>
    <w:rsid w:val="001A2898"/>
    <w:rsid w:val="001B0525"/>
    <w:rsid w:val="001D0CD1"/>
    <w:rsid w:val="001D3032"/>
    <w:rsid w:val="001D625F"/>
    <w:rsid w:val="001F2156"/>
    <w:rsid w:val="001F27D7"/>
    <w:rsid w:val="001F7650"/>
    <w:rsid w:val="0020480A"/>
    <w:rsid w:val="00213972"/>
    <w:rsid w:val="00216058"/>
    <w:rsid w:val="00216EBA"/>
    <w:rsid w:val="002173AE"/>
    <w:rsid w:val="00233285"/>
    <w:rsid w:val="00234142"/>
    <w:rsid w:val="0024193A"/>
    <w:rsid w:val="00241E48"/>
    <w:rsid w:val="0024214E"/>
    <w:rsid w:val="00242623"/>
    <w:rsid w:val="00242906"/>
    <w:rsid w:val="00262822"/>
    <w:rsid w:val="00265529"/>
    <w:rsid w:val="00267DD5"/>
    <w:rsid w:val="00271985"/>
    <w:rsid w:val="00282E34"/>
    <w:rsid w:val="0028502F"/>
    <w:rsid w:val="0029134C"/>
    <w:rsid w:val="00297ED4"/>
    <w:rsid w:val="002A0D07"/>
    <w:rsid w:val="002A54B1"/>
    <w:rsid w:val="002A64A6"/>
    <w:rsid w:val="002B2A3F"/>
    <w:rsid w:val="002B7B5B"/>
    <w:rsid w:val="002E4C2E"/>
    <w:rsid w:val="002E5235"/>
    <w:rsid w:val="002E656C"/>
    <w:rsid w:val="002F230E"/>
    <w:rsid w:val="002F3A61"/>
    <w:rsid w:val="00300485"/>
    <w:rsid w:val="00313351"/>
    <w:rsid w:val="00314F11"/>
    <w:rsid w:val="0031655F"/>
    <w:rsid w:val="003244A9"/>
    <w:rsid w:val="003274A3"/>
    <w:rsid w:val="00335D17"/>
    <w:rsid w:val="0035026E"/>
    <w:rsid w:val="00355384"/>
    <w:rsid w:val="00362705"/>
    <w:rsid w:val="003634F7"/>
    <w:rsid w:val="00365028"/>
    <w:rsid w:val="0037120C"/>
    <w:rsid w:val="0037378D"/>
    <w:rsid w:val="00386D53"/>
    <w:rsid w:val="00394D11"/>
    <w:rsid w:val="003A3976"/>
    <w:rsid w:val="003A4EB9"/>
    <w:rsid w:val="003A572C"/>
    <w:rsid w:val="003A5EEA"/>
    <w:rsid w:val="003A7B36"/>
    <w:rsid w:val="003B3FEC"/>
    <w:rsid w:val="003B4431"/>
    <w:rsid w:val="003B5C25"/>
    <w:rsid w:val="003C73BD"/>
    <w:rsid w:val="003D0504"/>
    <w:rsid w:val="003D2F0A"/>
    <w:rsid w:val="003D58EC"/>
    <w:rsid w:val="003D5BEE"/>
    <w:rsid w:val="003E29D7"/>
    <w:rsid w:val="003E3232"/>
    <w:rsid w:val="003E73A9"/>
    <w:rsid w:val="003F3503"/>
    <w:rsid w:val="003F44F6"/>
    <w:rsid w:val="003F6F08"/>
    <w:rsid w:val="004025E5"/>
    <w:rsid w:val="00402C8C"/>
    <w:rsid w:val="00405FE3"/>
    <w:rsid w:val="004106A5"/>
    <w:rsid w:val="00423B97"/>
    <w:rsid w:val="00424F98"/>
    <w:rsid w:val="00425324"/>
    <w:rsid w:val="00425A4F"/>
    <w:rsid w:val="00433EFD"/>
    <w:rsid w:val="00435091"/>
    <w:rsid w:val="0043716A"/>
    <w:rsid w:val="00445716"/>
    <w:rsid w:val="0044704F"/>
    <w:rsid w:val="0045266D"/>
    <w:rsid w:val="004605DA"/>
    <w:rsid w:val="00462D6D"/>
    <w:rsid w:val="00466EA6"/>
    <w:rsid w:val="00467063"/>
    <w:rsid w:val="00472887"/>
    <w:rsid w:val="00474462"/>
    <w:rsid w:val="00494F77"/>
    <w:rsid w:val="004A4792"/>
    <w:rsid w:val="004A78BF"/>
    <w:rsid w:val="004B76E7"/>
    <w:rsid w:val="004C1D66"/>
    <w:rsid w:val="004D1E0F"/>
    <w:rsid w:val="004D5894"/>
    <w:rsid w:val="004D6AA7"/>
    <w:rsid w:val="004E1212"/>
    <w:rsid w:val="004E5382"/>
    <w:rsid w:val="004F15C8"/>
    <w:rsid w:val="004F3604"/>
    <w:rsid w:val="004F3E46"/>
    <w:rsid w:val="004F6537"/>
    <w:rsid w:val="004F6666"/>
    <w:rsid w:val="005077AB"/>
    <w:rsid w:val="00507C50"/>
    <w:rsid w:val="0051664B"/>
    <w:rsid w:val="00520E38"/>
    <w:rsid w:val="00523401"/>
    <w:rsid w:val="005234B3"/>
    <w:rsid w:val="00523E4F"/>
    <w:rsid w:val="0052678E"/>
    <w:rsid w:val="00530CF0"/>
    <w:rsid w:val="00536367"/>
    <w:rsid w:val="005365DA"/>
    <w:rsid w:val="005372A8"/>
    <w:rsid w:val="00537EFB"/>
    <w:rsid w:val="005414BB"/>
    <w:rsid w:val="0054197E"/>
    <w:rsid w:val="00541980"/>
    <w:rsid w:val="00547B23"/>
    <w:rsid w:val="00547D4D"/>
    <w:rsid w:val="0055353E"/>
    <w:rsid w:val="00555CB6"/>
    <w:rsid w:val="00565CC3"/>
    <w:rsid w:val="00566838"/>
    <w:rsid w:val="0056697A"/>
    <w:rsid w:val="005755DE"/>
    <w:rsid w:val="00577AC9"/>
    <w:rsid w:val="0058219C"/>
    <w:rsid w:val="005838AC"/>
    <w:rsid w:val="00585D13"/>
    <w:rsid w:val="00590A0A"/>
    <w:rsid w:val="005975AC"/>
    <w:rsid w:val="005A2036"/>
    <w:rsid w:val="005A679A"/>
    <w:rsid w:val="005B0072"/>
    <w:rsid w:val="005B0732"/>
    <w:rsid w:val="005B10FE"/>
    <w:rsid w:val="005B5DE2"/>
    <w:rsid w:val="005C2D87"/>
    <w:rsid w:val="005C54D2"/>
    <w:rsid w:val="005D6DF3"/>
    <w:rsid w:val="005E1884"/>
    <w:rsid w:val="005E20B2"/>
    <w:rsid w:val="005E2C72"/>
    <w:rsid w:val="005E5CFC"/>
    <w:rsid w:val="005F298E"/>
    <w:rsid w:val="005F5D0A"/>
    <w:rsid w:val="00603E07"/>
    <w:rsid w:val="006075F9"/>
    <w:rsid w:val="0061299D"/>
    <w:rsid w:val="00612B9A"/>
    <w:rsid w:val="00613686"/>
    <w:rsid w:val="006154F6"/>
    <w:rsid w:val="00615796"/>
    <w:rsid w:val="006200C2"/>
    <w:rsid w:val="00621626"/>
    <w:rsid w:val="00623E4B"/>
    <w:rsid w:val="00624CD8"/>
    <w:rsid w:val="00630768"/>
    <w:rsid w:val="006430E2"/>
    <w:rsid w:val="006505F6"/>
    <w:rsid w:val="00665541"/>
    <w:rsid w:val="00666FAD"/>
    <w:rsid w:val="006826E1"/>
    <w:rsid w:val="006907CE"/>
    <w:rsid w:val="00690F57"/>
    <w:rsid w:val="00691845"/>
    <w:rsid w:val="006B6EB2"/>
    <w:rsid w:val="006C1D22"/>
    <w:rsid w:val="006C1F9E"/>
    <w:rsid w:val="006C482D"/>
    <w:rsid w:val="006C6AEC"/>
    <w:rsid w:val="006D01AE"/>
    <w:rsid w:val="006D7489"/>
    <w:rsid w:val="006E2427"/>
    <w:rsid w:val="006E56D5"/>
    <w:rsid w:val="006F4C58"/>
    <w:rsid w:val="006F7D54"/>
    <w:rsid w:val="00701A8C"/>
    <w:rsid w:val="00704E25"/>
    <w:rsid w:val="00704EF0"/>
    <w:rsid w:val="007066A3"/>
    <w:rsid w:val="00713636"/>
    <w:rsid w:val="00715FC5"/>
    <w:rsid w:val="0071720D"/>
    <w:rsid w:val="00720B21"/>
    <w:rsid w:val="00724856"/>
    <w:rsid w:val="007328DC"/>
    <w:rsid w:val="0074293C"/>
    <w:rsid w:val="00754E72"/>
    <w:rsid w:val="0076109D"/>
    <w:rsid w:val="00762020"/>
    <w:rsid w:val="00763A42"/>
    <w:rsid w:val="007677A6"/>
    <w:rsid w:val="0076795A"/>
    <w:rsid w:val="00771CDD"/>
    <w:rsid w:val="00772318"/>
    <w:rsid w:val="0077677C"/>
    <w:rsid w:val="00782640"/>
    <w:rsid w:val="00782734"/>
    <w:rsid w:val="00782924"/>
    <w:rsid w:val="007839FB"/>
    <w:rsid w:val="007845E4"/>
    <w:rsid w:val="007911BC"/>
    <w:rsid w:val="007913CF"/>
    <w:rsid w:val="007931D6"/>
    <w:rsid w:val="007A154E"/>
    <w:rsid w:val="007B3688"/>
    <w:rsid w:val="007B5C45"/>
    <w:rsid w:val="007C296A"/>
    <w:rsid w:val="007C38D6"/>
    <w:rsid w:val="007D3FE2"/>
    <w:rsid w:val="007E0EAD"/>
    <w:rsid w:val="007F1B9F"/>
    <w:rsid w:val="007F52A3"/>
    <w:rsid w:val="007F5F60"/>
    <w:rsid w:val="00800805"/>
    <w:rsid w:val="00804DED"/>
    <w:rsid w:val="008050C2"/>
    <w:rsid w:val="00807E9F"/>
    <w:rsid w:val="00812215"/>
    <w:rsid w:val="00813C56"/>
    <w:rsid w:val="00817924"/>
    <w:rsid w:val="00822022"/>
    <w:rsid w:val="00823493"/>
    <w:rsid w:val="00826758"/>
    <w:rsid w:val="008307CE"/>
    <w:rsid w:val="00837F95"/>
    <w:rsid w:val="0084248F"/>
    <w:rsid w:val="00852FC7"/>
    <w:rsid w:val="00855478"/>
    <w:rsid w:val="0085687C"/>
    <w:rsid w:val="00857238"/>
    <w:rsid w:val="00860D13"/>
    <w:rsid w:val="0086434B"/>
    <w:rsid w:val="00876940"/>
    <w:rsid w:val="00877A9E"/>
    <w:rsid w:val="008910D1"/>
    <w:rsid w:val="008B1FF7"/>
    <w:rsid w:val="008C09C5"/>
    <w:rsid w:val="008D35E3"/>
    <w:rsid w:val="008E6FFA"/>
    <w:rsid w:val="008E7606"/>
    <w:rsid w:val="008F1418"/>
    <w:rsid w:val="008F3ACE"/>
    <w:rsid w:val="00902283"/>
    <w:rsid w:val="00904C1D"/>
    <w:rsid w:val="009057FE"/>
    <w:rsid w:val="00906757"/>
    <w:rsid w:val="0091067D"/>
    <w:rsid w:val="009141D5"/>
    <w:rsid w:val="009145BD"/>
    <w:rsid w:val="00915A93"/>
    <w:rsid w:val="009165AC"/>
    <w:rsid w:val="00923D16"/>
    <w:rsid w:val="00925823"/>
    <w:rsid w:val="00926673"/>
    <w:rsid w:val="009310A6"/>
    <w:rsid w:val="009313D9"/>
    <w:rsid w:val="00934F9E"/>
    <w:rsid w:val="00942255"/>
    <w:rsid w:val="009513FC"/>
    <w:rsid w:val="00971997"/>
    <w:rsid w:val="009736E7"/>
    <w:rsid w:val="00973892"/>
    <w:rsid w:val="0097587A"/>
    <w:rsid w:val="009776B0"/>
    <w:rsid w:val="00986FC8"/>
    <w:rsid w:val="0098753E"/>
    <w:rsid w:val="0099542C"/>
    <w:rsid w:val="00996679"/>
    <w:rsid w:val="009A38A5"/>
    <w:rsid w:val="009A4E60"/>
    <w:rsid w:val="009A7B26"/>
    <w:rsid w:val="009B1737"/>
    <w:rsid w:val="009B3A45"/>
    <w:rsid w:val="009C2DF8"/>
    <w:rsid w:val="009C48A8"/>
    <w:rsid w:val="009C7627"/>
    <w:rsid w:val="009D1021"/>
    <w:rsid w:val="009D4531"/>
    <w:rsid w:val="009E3195"/>
    <w:rsid w:val="00A00F74"/>
    <w:rsid w:val="00A01D39"/>
    <w:rsid w:val="00A01FC8"/>
    <w:rsid w:val="00A152C9"/>
    <w:rsid w:val="00A23F95"/>
    <w:rsid w:val="00A2526B"/>
    <w:rsid w:val="00A27667"/>
    <w:rsid w:val="00A30D72"/>
    <w:rsid w:val="00A338F8"/>
    <w:rsid w:val="00A33DE7"/>
    <w:rsid w:val="00A61B70"/>
    <w:rsid w:val="00A64DE4"/>
    <w:rsid w:val="00A678B2"/>
    <w:rsid w:val="00A75C0C"/>
    <w:rsid w:val="00A852FF"/>
    <w:rsid w:val="00A92EB4"/>
    <w:rsid w:val="00A9632B"/>
    <w:rsid w:val="00A9726F"/>
    <w:rsid w:val="00AA055A"/>
    <w:rsid w:val="00AA2DFC"/>
    <w:rsid w:val="00AA3B91"/>
    <w:rsid w:val="00AA5BE7"/>
    <w:rsid w:val="00AB00E0"/>
    <w:rsid w:val="00AB63F4"/>
    <w:rsid w:val="00AC3F0B"/>
    <w:rsid w:val="00AD1B41"/>
    <w:rsid w:val="00AD40DE"/>
    <w:rsid w:val="00AD57B5"/>
    <w:rsid w:val="00AD59E9"/>
    <w:rsid w:val="00AD653E"/>
    <w:rsid w:val="00AD74AB"/>
    <w:rsid w:val="00AE07F2"/>
    <w:rsid w:val="00AE41B5"/>
    <w:rsid w:val="00AE6171"/>
    <w:rsid w:val="00AE77B4"/>
    <w:rsid w:val="00AF0D9C"/>
    <w:rsid w:val="00AF0FED"/>
    <w:rsid w:val="00AF170D"/>
    <w:rsid w:val="00AF2EDB"/>
    <w:rsid w:val="00AF40D9"/>
    <w:rsid w:val="00AF7222"/>
    <w:rsid w:val="00B0719D"/>
    <w:rsid w:val="00B07F45"/>
    <w:rsid w:val="00B12018"/>
    <w:rsid w:val="00B16D4F"/>
    <w:rsid w:val="00B21810"/>
    <w:rsid w:val="00B244A8"/>
    <w:rsid w:val="00B244E4"/>
    <w:rsid w:val="00B26855"/>
    <w:rsid w:val="00B35A85"/>
    <w:rsid w:val="00B36075"/>
    <w:rsid w:val="00B4432F"/>
    <w:rsid w:val="00B45568"/>
    <w:rsid w:val="00B50356"/>
    <w:rsid w:val="00B5337C"/>
    <w:rsid w:val="00B53FDE"/>
    <w:rsid w:val="00B63454"/>
    <w:rsid w:val="00B6375D"/>
    <w:rsid w:val="00B648FE"/>
    <w:rsid w:val="00B67E35"/>
    <w:rsid w:val="00B71286"/>
    <w:rsid w:val="00B85D9C"/>
    <w:rsid w:val="00B864CE"/>
    <w:rsid w:val="00B90B7F"/>
    <w:rsid w:val="00B90F3D"/>
    <w:rsid w:val="00B9332F"/>
    <w:rsid w:val="00BA71D0"/>
    <w:rsid w:val="00BB0E9D"/>
    <w:rsid w:val="00BB1D78"/>
    <w:rsid w:val="00BD0CF8"/>
    <w:rsid w:val="00BD2C76"/>
    <w:rsid w:val="00BD5D48"/>
    <w:rsid w:val="00BE0909"/>
    <w:rsid w:val="00BE5F4A"/>
    <w:rsid w:val="00BE63B5"/>
    <w:rsid w:val="00BE7B0E"/>
    <w:rsid w:val="00BF32FC"/>
    <w:rsid w:val="00BF4930"/>
    <w:rsid w:val="00BF4E14"/>
    <w:rsid w:val="00BF5C2D"/>
    <w:rsid w:val="00C0298D"/>
    <w:rsid w:val="00C035C9"/>
    <w:rsid w:val="00C042EF"/>
    <w:rsid w:val="00C152BA"/>
    <w:rsid w:val="00C24FE9"/>
    <w:rsid w:val="00C267D2"/>
    <w:rsid w:val="00C33577"/>
    <w:rsid w:val="00C33B0D"/>
    <w:rsid w:val="00C345B3"/>
    <w:rsid w:val="00C34DBC"/>
    <w:rsid w:val="00C3569A"/>
    <w:rsid w:val="00C43FEB"/>
    <w:rsid w:val="00C444C9"/>
    <w:rsid w:val="00C47520"/>
    <w:rsid w:val="00C54491"/>
    <w:rsid w:val="00C65C34"/>
    <w:rsid w:val="00C72B20"/>
    <w:rsid w:val="00C765A9"/>
    <w:rsid w:val="00C86AB9"/>
    <w:rsid w:val="00C9038F"/>
    <w:rsid w:val="00C944E9"/>
    <w:rsid w:val="00C94696"/>
    <w:rsid w:val="00C965C4"/>
    <w:rsid w:val="00CA51E1"/>
    <w:rsid w:val="00CA5F13"/>
    <w:rsid w:val="00CA6730"/>
    <w:rsid w:val="00CC23C0"/>
    <w:rsid w:val="00CC6054"/>
    <w:rsid w:val="00CC7484"/>
    <w:rsid w:val="00CD0E2F"/>
    <w:rsid w:val="00CD1BD7"/>
    <w:rsid w:val="00CE08AD"/>
    <w:rsid w:val="00CE1339"/>
    <w:rsid w:val="00CE564B"/>
    <w:rsid w:val="00D00814"/>
    <w:rsid w:val="00D01BB6"/>
    <w:rsid w:val="00D043A9"/>
    <w:rsid w:val="00D05F5A"/>
    <w:rsid w:val="00D2130C"/>
    <w:rsid w:val="00D40CAE"/>
    <w:rsid w:val="00D414DF"/>
    <w:rsid w:val="00D54AA1"/>
    <w:rsid w:val="00D64DC2"/>
    <w:rsid w:val="00D6564F"/>
    <w:rsid w:val="00D67610"/>
    <w:rsid w:val="00D7029B"/>
    <w:rsid w:val="00D77F6D"/>
    <w:rsid w:val="00D82C82"/>
    <w:rsid w:val="00D83DD2"/>
    <w:rsid w:val="00D84376"/>
    <w:rsid w:val="00D9403F"/>
    <w:rsid w:val="00D94F32"/>
    <w:rsid w:val="00DA1C1E"/>
    <w:rsid w:val="00DA60D3"/>
    <w:rsid w:val="00DA72DE"/>
    <w:rsid w:val="00DB157B"/>
    <w:rsid w:val="00DC008A"/>
    <w:rsid w:val="00DC2D49"/>
    <w:rsid w:val="00E01645"/>
    <w:rsid w:val="00E01ECD"/>
    <w:rsid w:val="00E11D57"/>
    <w:rsid w:val="00E130DC"/>
    <w:rsid w:val="00E14A0F"/>
    <w:rsid w:val="00E26D99"/>
    <w:rsid w:val="00E40113"/>
    <w:rsid w:val="00E452CA"/>
    <w:rsid w:val="00E46358"/>
    <w:rsid w:val="00E465DC"/>
    <w:rsid w:val="00E5402A"/>
    <w:rsid w:val="00E562CD"/>
    <w:rsid w:val="00E56BDF"/>
    <w:rsid w:val="00E63B6E"/>
    <w:rsid w:val="00E64D93"/>
    <w:rsid w:val="00E651AB"/>
    <w:rsid w:val="00E652CF"/>
    <w:rsid w:val="00E67531"/>
    <w:rsid w:val="00E71793"/>
    <w:rsid w:val="00E73D53"/>
    <w:rsid w:val="00E742E6"/>
    <w:rsid w:val="00E7769B"/>
    <w:rsid w:val="00E82649"/>
    <w:rsid w:val="00E84F6A"/>
    <w:rsid w:val="00EA1359"/>
    <w:rsid w:val="00EA152F"/>
    <w:rsid w:val="00EB6350"/>
    <w:rsid w:val="00EC2975"/>
    <w:rsid w:val="00EC44FC"/>
    <w:rsid w:val="00ED12D4"/>
    <w:rsid w:val="00ED4FF6"/>
    <w:rsid w:val="00ED7B70"/>
    <w:rsid w:val="00ED7DD6"/>
    <w:rsid w:val="00EE1AAD"/>
    <w:rsid w:val="00EE21AA"/>
    <w:rsid w:val="00EE60FF"/>
    <w:rsid w:val="00EE6CE5"/>
    <w:rsid w:val="00EE6E1E"/>
    <w:rsid w:val="00EF2F8D"/>
    <w:rsid w:val="00EF3EA2"/>
    <w:rsid w:val="00F015EC"/>
    <w:rsid w:val="00F0770D"/>
    <w:rsid w:val="00F101D7"/>
    <w:rsid w:val="00F10B03"/>
    <w:rsid w:val="00F10C07"/>
    <w:rsid w:val="00F13623"/>
    <w:rsid w:val="00F16E58"/>
    <w:rsid w:val="00F1730E"/>
    <w:rsid w:val="00F24DDA"/>
    <w:rsid w:val="00F27065"/>
    <w:rsid w:val="00F35450"/>
    <w:rsid w:val="00F419B1"/>
    <w:rsid w:val="00F42F0F"/>
    <w:rsid w:val="00F43DAF"/>
    <w:rsid w:val="00F47000"/>
    <w:rsid w:val="00F5650B"/>
    <w:rsid w:val="00F60B98"/>
    <w:rsid w:val="00F60C75"/>
    <w:rsid w:val="00F623E9"/>
    <w:rsid w:val="00F62750"/>
    <w:rsid w:val="00F65FA1"/>
    <w:rsid w:val="00F70256"/>
    <w:rsid w:val="00F705CA"/>
    <w:rsid w:val="00F80C30"/>
    <w:rsid w:val="00F8756F"/>
    <w:rsid w:val="00F948DD"/>
    <w:rsid w:val="00F963DD"/>
    <w:rsid w:val="00FA596D"/>
    <w:rsid w:val="00FA7B1F"/>
    <w:rsid w:val="00FB751A"/>
    <w:rsid w:val="00FC4C1A"/>
    <w:rsid w:val="00FD06B5"/>
    <w:rsid w:val="00FE67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Lijstalinea">
    <w:name w:val="Lijstalinea"/>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Geenafstand">
    <w:name w:val="Geen afstand"/>
    <w:uiPriority w:val="1"/>
    <w:qFormat/>
    <w:rsid w:val="00904C1D"/>
    <w:rPr>
      <w:rFonts w:ascii="Calibri" w:eastAsia="Calibri" w:hAnsi="Calibri"/>
      <w:sz w:val="22"/>
      <w:szCs w:val="22"/>
      <w:lang w:val="en-GB"/>
    </w:rPr>
  </w:style>
  <w:style w:type="paragraph" w:customStyle="1" w:styleId="jovecontent">
    <w:name w:val="jove_content"/>
    <w:basedOn w:val="Normal"/>
    <w:rsid w:val="00AA2DFC"/>
    <w:pPr>
      <w:spacing w:before="100" w:beforeAutospacing="1" w:after="100" w:afterAutospacing="1"/>
    </w:pPr>
    <w:rPr>
      <w:lang w:val="en-GB" w:eastAsia="en-GB"/>
    </w:rPr>
  </w:style>
  <w:style w:type="character" w:styleId="Emphasis">
    <w:name w:val="Emphasis"/>
    <w:uiPriority w:val="20"/>
    <w:qFormat/>
    <w:rsid w:val="00AA2DFC"/>
    <w:rPr>
      <w:i/>
      <w:iCs/>
    </w:rPr>
  </w:style>
  <w:style w:type="paragraph" w:styleId="Revision">
    <w:name w:val="Revision"/>
    <w:hidden/>
    <w:uiPriority w:val="99"/>
    <w:semiHidden/>
    <w:rsid w:val="006C482D"/>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Lijstalinea">
    <w:name w:val="Lijstalinea"/>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Geenafstand">
    <w:name w:val="Geen afstand"/>
    <w:uiPriority w:val="1"/>
    <w:qFormat/>
    <w:rsid w:val="00904C1D"/>
    <w:rPr>
      <w:rFonts w:ascii="Calibri" w:eastAsia="Calibri" w:hAnsi="Calibri"/>
      <w:sz w:val="22"/>
      <w:szCs w:val="22"/>
      <w:lang w:val="en-GB"/>
    </w:rPr>
  </w:style>
  <w:style w:type="paragraph" w:customStyle="1" w:styleId="jovecontent">
    <w:name w:val="jove_content"/>
    <w:basedOn w:val="Normal"/>
    <w:rsid w:val="00AA2DFC"/>
    <w:pPr>
      <w:spacing w:before="100" w:beforeAutospacing="1" w:after="100" w:afterAutospacing="1"/>
    </w:pPr>
    <w:rPr>
      <w:lang w:val="en-GB" w:eastAsia="en-GB"/>
    </w:rPr>
  </w:style>
  <w:style w:type="character" w:styleId="Emphasis">
    <w:name w:val="Emphasis"/>
    <w:uiPriority w:val="20"/>
    <w:qFormat/>
    <w:rsid w:val="00AA2DFC"/>
    <w:rPr>
      <w:i/>
      <w:iCs/>
    </w:rPr>
  </w:style>
  <w:style w:type="paragraph" w:styleId="Revision">
    <w:name w:val="Revision"/>
    <w:hidden/>
    <w:uiPriority w:val="99"/>
    <w:semiHidden/>
    <w:rsid w:val="006C482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143839">
      <w:bodyDiv w:val="1"/>
      <w:marLeft w:val="0"/>
      <w:marRight w:val="0"/>
      <w:marTop w:val="0"/>
      <w:marBottom w:val="0"/>
      <w:divBdr>
        <w:top w:val="none" w:sz="0" w:space="0" w:color="auto"/>
        <w:left w:val="none" w:sz="0" w:space="0" w:color="auto"/>
        <w:bottom w:val="none" w:sz="0" w:space="0" w:color="auto"/>
        <w:right w:val="none" w:sz="0" w:space="0" w:color="auto"/>
      </w:divBdr>
      <w:divsChild>
        <w:div w:id="1475365872">
          <w:marLeft w:val="0"/>
          <w:marRight w:val="0"/>
          <w:marTop w:val="0"/>
          <w:marBottom w:val="0"/>
          <w:divBdr>
            <w:top w:val="none" w:sz="0" w:space="0" w:color="auto"/>
            <w:left w:val="none" w:sz="0" w:space="0" w:color="auto"/>
            <w:bottom w:val="none" w:sz="0" w:space="0" w:color="auto"/>
            <w:right w:val="none" w:sz="0" w:space="0" w:color="auto"/>
          </w:divBdr>
        </w:div>
      </w:divsChild>
    </w:div>
    <w:div w:id="1897622852">
      <w:bodyDiv w:val="1"/>
      <w:marLeft w:val="0"/>
      <w:marRight w:val="0"/>
      <w:marTop w:val="0"/>
      <w:marBottom w:val="0"/>
      <w:divBdr>
        <w:top w:val="none" w:sz="0" w:space="0" w:color="auto"/>
        <w:left w:val="none" w:sz="0" w:space="0" w:color="auto"/>
        <w:bottom w:val="none" w:sz="0" w:space="0" w:color="auto"/>
        <w:right w:val="none" w:sz="0" w:space="0" w:color="auto"/>
      </w:divBdr>
      <w:divsChild>
        <w:div w:id="561216900">
          <w:marLeft w:val="0"/>
          <w:marRight w:val="0"/>
          <w:marTop w:val="0"/>
          <w:marBottom w:val="0"/>
          <w:divBdr>
            <w:top w:val="none" w:sz="0" w:space="0" w:color="auto"/>
            <w:left w:val="none" w:sz="0" w:space="0" w:color="auto"/>
            <w:bottom w:val="none" w:sz="0" w:space="0" w:color="auto"/>
            <w:right w:val="none" w:sz="0" w:space="0" w:color="auto"/>
          </w:divBdr>
          <w:divsChild>
            <w:div w:id="1147670049">
              <w:marLeft w:val="0"/>
              <w:marRight w:val="0"/>
              <w:marTop w:val="0"/>
              <w:marBottom w:val="0"/>
              <w:divBdr>
                <w:top w:val="none" w:sz="0" w:space="0" w:color="auto"/>
                <w:left w:val="none" w:sz="0" w:space="0" w:color="auto"/>
                <w:bottom w:val="none" w:sz="0" w:space="0" w:color="auto"/>
                <w:right w:val="none" w:sz="0" w:space="0" w:color="auto"/>
              </w:divBdr>
              <w:divsChild>
                <w:div w:id="1946038781">
                  <w:marLeft w:val="0"/>
                  <w:marRight w:val="0"/>
                  <w:marTop w:val="0"/>
                  <w:marBottom w:val="0"/>
                  <w:divBdr>
                    <w:top w:val="none" w:sz="0" w:space="0" w:color="auto"/>
                    <w:left w:val="none" w:sz="0" w:space="0" w:color="auto"/>
                    <w:bottom w:val="none" w:sz="0" w:space="0" w:color="auto"/>
                    <w:right w:val="none" w:sz="0" w:space="0" w:color="auto"/>
                  </w:divBdr>
                  <w:divsChild>
                    <w:div w:id="681005952">
                      <w:marLeft w:val="0"/>
                      <w:marRight w:val="0"/>
                      <w:marTop w:val="0"/>
                      <w:marBottom w:val="0"/>
                      <w:divBdr>
                        <w:top w:val="none" w:sz="0" w:space="0" w:color="auto"/>
                        <w:left w:val="none" w:sz="0" w:space="0" w:color="auto"/>
                        <w:bottom w:val="none" w:sz="0" w:space="0" w:color="auto"/>
                        <w:right w:val="none" w:sz="0" w:space="0" w:color="auto"/>
                      </w:divBdr>
                      <w:divsChild>
                        <w:div w:id="2078093036">
                          <w:marLeft w:val="0"/>
                          <w:marRight w:val="0"/>
                          <w:marTop w:val="0"/>
                          <w:marBottom w:val="0"/>
                          <w:divBdr>
                            <w:top w:val="none" w:sz="0" w:space="0" w:color="auto"/>
                            <w:left w:val="none" w:sz="0" w:space="0" w:color="auto"/>
                            <w:bottom w:val="none" w:sz="0" w:space="0" w:color="auto"/>
                            <w:right w:val="none" w:sz="0" w:space="0" w:color="auto"/>
                          </w:divBdr>
                          <w:divsChild>
                            <w:div w:id="1187788083">
                              <w:marLeft w:val="0"/>
                              <w:marRight w:val="0"/>
                              <w:marTop w:val="0"/>
                              <w:marBottom w:val="0"/>
                              <w:divBdr>
                                <w:top w:val="none" w:sz="0" w:space="0" w:color="auto"/>
                                <w:left w:val="none" w:sz="0" w:space="0" w:color="auto"/>
                                <w:bottom w:val="none" w:sz="0" w:space="0" w:color="auto"/>
                                <w:right w:val="none" w:sz="0" w:space="0" w:color="auto"/>
                              </w:divBdr>
                              <w:divsChild>
                                <w:div w:id="442459025">
                                  <w:marLeft w:val="0"/>
                                  <w:marRight w:val="0"/>
                                  <w:marTop w:val="0"/>
                                  <w:marBottom w:val="0"/>
                                  <w:divBdr>
                                    <w:top w:val="none" w:sz="0" w:space="0" w:color="auto"/>
                                    <w:left w:val="none" w:sz="0" w:space="0" w:color="auto"/>
                                    <w:bottom w:val="none" w:sz="0" w:space="0" w:color="auto"/>
                                    <w:right w:val="none" w:sz="0" w:space="0" w:color="auto"/>
                                  </w:divBdr>
                                  <w:divsChild>
                                    <w:div w:id="132331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3077304">
      <w:bodyDiv w:val="1"/>
      <w:marLeft w:val="0"/>
      <w:marRight w:val="0"/>
      <w:marTop w:val="0"/>
      <w:marBottom w:val="0"/>
      <w:divBdr>
        <w:top w:val="none" w:sz="0" w:space="0" w:color="auto"/>
        <w:left w:val="none" w:sz="0" w:space="0" w:color="auto"/>
        <w:bottom w:val="none" w:sz="0" w:space="0" w:color="auto"/>
        <w:right w:val="none" w:sz="0" w:space="0" w:color="auto"/>
      </w:divBdr>
      <w:divsChild>
        <w:div w:id="146627403">
          <w:marLeft w:val="0"/>
          <w:marRight w:val="0"/>
          <w:marTop w:val="0"/>
          <w:marBottom w:val="0"/>
          <w:divBdr>
            <w:top w:val="none" w:sz="0" w:space="0" w:color="auto"/>
            <w:left w:val="none" w:sz="0" w:space="0" w:color="auto"/>
            <w:bottom w:val="none" w:sz="0" w:space="0" w:color="auto"/>
            <w:right w:val="none" w:sz="0" w:space="0" w:color="auto"/>
          </w:divBdr>
          <w:divsChild>
            <w:div w:id="1644506599">
              <w:marLeft w:val="0"/>
              <w:marRight w:val="0"/>
              <w:marTop w:val="0"/>
              <w:marBottom w:val="0"/>
              <w:divBdr>
                <w:top w:val="none" w:sz="0" w:space="0" w:color="auto"/>
                <w:left w:val="none" w:sz="0" w:space="0" w:color="auto"/>
                <w:bottom w:val="none" w:sz="0" w:space="0" w:color="auto"/>
                <w:right w:val="none" w:sz="0" w:space="0" w:color="auto"/>
              </w:divBdr>
              <w:divsChild>
                <w:div w:id="409086871">
                  <w:marLeft w:val="0"/>
                  <w:marRight w:val="0"/>
                  <w:marTop w:val="0"/>
                  <w:marBottom w:val="0"/>
                  <w:divBdr>
                    <w:top w:val="none" w:sz="0" w:space="0" w:color="auto"/>
                    <w:left w:val="none" w:sz="0" w:space="0" w:color="auto"/>
                    <w:bottom w:val="none" w:sz="0" w:space="0" w:color="auto"/>
                    <w:right w:val="none" w:sz="0" w:space="0" w:color="auto"/>
                  </w:divBdr>
                  <w:divsChild>
                    <w:div w:id="1930577972">
                      <w:marLeft w:val="0"/>
                      <w:marRight w:val="0"/>
                      <w:marTop w:val="0"/>
                      <w:marBottom w:val="0"/>
                      <w:divBdr>
                        <w:top w:val="none" w:sz="0" w:space="0" w:color="auto"/>
                        <w:left w:val="none" w:sz="0" w:space="0" w:color="auto"/>
                        <w:bottom w:val="none" w:sz="0" w:space="0" w:color="auto"/>
                        <w:right w:val="none" w:sz="0" w:space="0" w:color="auto"/>
                      </w:divBdr>
                      <w:divsChild>
                        <w:div w:id="239103500">
                          <w:marLeft w:val="0"/>
                          <w:marRight w:val="0"/>
                          <w:marTop w:val="0"/>
                          <w:marBottom w:val="0"/>
                          <w:divBdr>
                            <w:top w:val="none" w:sz="0" w:space="0" w:color="auto"/>
                            <w:left w:val="none" w:sz="0" w:space="0" w:color="auto"/>
                            <w:bottom w:val="none" w:sz="0" w:space="0" w:color="auto"/>
                            <w:right w:val="none" w:sz="0" w:space="0" w:color="auto"/>
                          </w:divBdr>
                          <w:divsChild>
                            <w:div w:id="1786458810">
                              <w:marLeft w:val="0"/>
                              <w:marRight w:val="0"/>
                              <w:marTop w:val="0"/>
                              <w:marBottom w:val="0"/>
                              <w:divBdr>
                                <w:top w:val="none" w:sz="0" w:space="0" w:color="auto"/>
                                <w:left w:val="none" w:sz="0" w:space="0" w:color="auto"/>
                                <w:bottom w:val="none" w:sz="0" w:space="0" w:color="auto"/>
                                <w:right w:val="none" w:sz="0" w:space="0" w:color="auto"/>
                              </w:divBdr>
                              <w:divsChild>
                                <w:div w:id="486434339">
                                  <w:marLeft w:val="0"/>
                                  <w:marRight w:val="0"/>
                                  <w:marTop w:val="0"/>
                                  <w:marBottom w:val="0"/>
                                  <w:divBdr>
                                    <w:top w:val="none" w:sz="0" w:space="0" w:color="auto"/>
                                    <w:left w:val="none" w:sz="0" w:space="0" w:color="auto"/>
                                    <w:bottom w:val="none" w:sz="0" w:space="0" w:color="auto"/>
                                    <w:right w:val="none" w:sz="0" w:space="0" w:color="auto"/>
                                  </w:divBdr>
                                  <w:divsChild>
                                    <w:div w:id="179945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9770294">
      <w:bodyDiv w:val="1"/>
      <w:marLeft w:val="0"/>
      <w:marRight w:val="0"/>
      <w:marTop w:val="0"/>
      <w:marBottom w:val="0"/>
      <w:divBdr>
        <w:top w:val="none" w:sz="0" w:space="0" w:color="auto"/>
        <w:left w:val="none" w:sz="0" w:space="0" w:color="auto"/>
        <w:bottom w:val="none" w:sz="0" w:space="0" w:color="auto"/>
        <w:right w:val="none" w:sz="0" w:space="0" w:color="auto"/>
      </w:divBdr>
      <w:divsChild>
        <w:div w:id="221409228">
          <w:marLeft w:val="0"/>
          <w:marRight w:val="0"/>
          <w:marTop w:val="0"/>
          <w:marBottom w:val="0"/>
          <w:divBdr>
            <w:top w:val="none" w:sz="0" w:space="0" w:color="auto"/>
            <w:left w:val="none" w:sz="0" w:space="0" w:color="auto"/>
            <w:bottom w:val="none" w:sz="0" w:space="0" w:color="auto"/>
            <w:right w:val="none" w:sz="0" w:space="0" w:color="auto"/>
          </w:divBdr>
        </w:div>
        <w:div w:id="298614281">
          <w:marLeft w:val="0"/>
          <w:marRight w:val="0"/>
          <w:marTop w:val="0"/>
          <w:marBottom w:val="0"/>
          <w:divBdr>
            <w:top w:val="none" w:sz="0" w:space="0" w:color="auto"/>
            <w:left w:val="none" w:sz="0" w:space="0" w:color="auto"/>
            <w:bottom w:val="none" w:sz="0" w:space="0" w:color="auto"/>
            <w:right w:val="none" w:sz="0" w:space="0" w:color="auto"/>
          </w:divBdr>
        </w:div>
        <w:div w:id="308635540">
          <w:marLeft w:val="0"/>
          <w:marRight w:val="0"/>
          <w:marTop w:val="0"/>
          <w:marBottom w:val="0"/>
          <w:divBdr>
            <w:top w:val="none" w:sz="0" w:space="0" w:color="auto"/>
            <w:left w:val="none" w:sz="0" w:space="0" w:color="auto"/>
            <w:bottom w:val="none" w:sz="0" w:space="0" w:color="auto"/>
            <w:right w:val="none" w:sz="0" w:space="0" w:color="auto"/>
          </w:divBdr>
        </w:div>
        <w:div w:id="324018322">
          <w:marLeft w:val="0"/>
          <w:marRight w:val="0"/>
          <w:marTop w:val="0"/>
          <w:marBottom w:val="0"/>
          <w:divBdr>
            <w:top w:val="none" w:sz="0" w:space="0" w:color="auto"/>
            <w:left w:val="none" w:sz="0" w:space="0" w:color="auto"/>
            <w:bottom w:val="none" w:sz="0" w:space="0" w:color="auto"/>
            <w:right w:val="none" w:sz="0" w:space="0" w:color="auto"/>
          </w:divBdr>
        </w:div>
        <w:div w:id="334453436">
          <w:marLeft w:val="0"/>
          <w:marRight w:val="0"/>
          <w:marTop w:val="0"/>
          <w:marBottom w:val="0"/>
          <w:divBdr>
            <w:top w:val="none" w:sz="0" w:space="0" w:color="auto"/>
            <w:left w:val="none" w:sz="0" w:space="0" w:color="auto"/>
            <w:bottom w:val="none" w:sz="0" w:space="0" w:color="auto"/>
            <w:right w:val="none" w:sz="0" w:space="0" w:color="auto"/>
          </w:divBdr>
        </w:div>
        <w:div w:id="778837201">
          <w:marLeft w:val="0"/>
          <w:marRight w:val="0"/>
          <w:marTop w:val="0"/>
          <w:marBottom w:val="0"/>
          <w:divBdr>
            <w:top w:val="none" w:sz="0" w:space="0" w:color="auto"/>
            <w:left w:val="none" w:sz="0" w:space="0" w:color="auto"/>
            <w:bottom w:val="none" w:sz="0" w:space="0" w:color="auto"/>
            <w:right w:val="none" w:sz="0" w:space="0" w:color="auto"/>
          </w:divBdr>
        </w:div>
        <w:div w:id="806505674">
          <w:marLeft w:val="0"/>
          <w:marRight w:val="0"/>
          <w:marTop w:val="0"/>
          <w:marBottom w:val="0"/>
          <w:divBdr>
            <w:top w:val="none" w:sz="0" w:space="0" w:color="auto"/>
            <w:left w:val="none" w:sz="0" w:space="0" w:color="auto"/>
            <w:bottom w:val="none" w:sz="0" w:space="0" w:color="auto"/>
            <w:right w:val="none" w:sz="0" w:space="0" w:color="auto"/>
          </w:divBdr>
        </w:div>
        <w:div w:id="908687796">
          <w:marLeft w:val="0"/>
          <w:marRight w:val="0"/>
          <w:marTop w:val="0"/>
          <w:marBottom w:val="0"/>
          <w:divBdr>
            <w:top w:val="none" w:sz="0" w:space="0" w:color="auto"/>
            <w:left w:val="none" w:sz="0" w:space="0" w:color="auto"/>
            <w:bottom w:val="none" w:sz="0" w:space="0" w:color="auto"/>
            <w:right w:val="none" w:sz="0" w:space="0" w:color="auto"/>
          </w:divBdr>
        </w:div>
        <w:div w:id="1135493065">
          <w:marLeft w:val="0"/>
          <w:marRight w:val="0"/>
          <w:marTop w:val="0"/>
          <w:marBottom w:val="0"/>
          <w:divBdr>
            <w:top w:val="none" w:sz="0" w:space="0" w:color="auto"/>
            <w:left w:val="none" w:sz="0" w:space="0" w:color="auto"/>
            <w:bottom w:val="none" w:sz="0" w:space="0" w:color="auto"/>
            <w:right w:val="none" w:sz="0" w:space="0" w:color="auto"/>
          </w:divBdr>
        </w:div>
        <w:div w:id="1967154850">
          <w:marLeft w:val="0"/>
          <w:marRight w:val="0"/>
          <w:marTop w:val="0"/>
          <w:marBottom w:val="0"/>
          <w:divBdr>
            <w:top w:val="none" w:sz="0" w:space="0" w:color="auto"/>
            <w:left w:val="none" w:sz="0" w:space="0" w:color="auto"/>
            <w:bottom w:val="none" w:sz="0" w:space="0" w:color="auto"/>
            <w:right w:val="none" w:sz="0" w:space="0" w:color="auto"/>
          </w:divBdr>
        </w:div>
        <w:div w:id="2059938685">
          <w:marLeft w:val="0"/>
          <w:marRight w:val="0"/>
          <w:marTop w:val="0"/>
          <w:marBottom w:val="0"/>
          <w:divBdr>
            <w:top w:val="none" w:sz="0" w:space="0" w:color="auto"/>
            <w:left w:val="none" w:sz="0" w:space="0" w:color="auto"/>
            <w:bottom w:val="none" w:sz="0" w:space="0" w:color="auto"/>
            <w:right w:val="none" w:sz="0" w:space="0" w:color="auto"/>
          </w:divBdr>
        </w:div>
        <w:div w:id="21184063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m.van_putten@lumc.nl"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treat-nmd.eu/downloads/file/sops/dmd/MDX/DMD_M.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treat-nmd.eu/downloads/file/sops/dmd/MDX/dmd_m.2.2_00" TargetMode="External"/><Relationship Id="rId4" Type="http://schemas.openxmlformats.org/officeDocument/2006/relationships/settings" Target="settings.xml"/><Relationship Id="rId9" Type="http://schemas.openxmlformats.org/officeDocument/2006/relationships/hyperlink" Target="mailto:a.m.rus@lumc.n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7719</Words>
  <Characters>4399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1615</CharactersWithSpaces>
  <SharedDoc>false</SharedDoc>
  <HLinks>
    <vt:vector size="30" baseType="variant">
      <vt:variant>
        <vt:i4>6225988</vt:i4>
      </vt:variant>
      <vt:variant>
        <vt:i4>76</vt:i4>
      </vt:variant>
      <vt:variant>
        <vt:i4>0</vt:i4>
      </vt:variant>
      <vt:variant>
        <vt:i4>5</vt:i4>
      </vt:variant>
      <vt:variant>
        <vt:lpwstr>http://www.treat-nmd.eu/downloads/file/sops/dmd/MDX/dmd_m.2.2_00</vt:lpwstr>
      </vt:variant>
      <vt:variant>
        <vt:lpwstr/>
      </vt:variant>
      <vt:variant>
        <vt:i4>1966196</vt:i4>
      </vt:variant>
      <vt:variant>
        <vt:i4>65</vt:i4>
      </vt:variant>
      <vt:variant>
        <vt:i4>0</vt:i4>
      </vt:variant>
      <vt:variant>
        <vt:i4>5</vt:i4>
      </vt:variant>
      <vt:variant>
        <vt:lpwstr>http://www.treat-nmd.eu/downloads/file/sops/dmd/MDX/DMD_M.2</vt:lpwstr>
      </vt:variant>
      <vt:variant>
        <vt:lpwstr/>
      </vt:variant>
      <vt:variant>
        <vt:i4>6225988</vt:i4>
      </vt:variant>
      <vt:variant>
        <vt:i4>56</vt:i4>
      </vt:variant>
      <vt:variant>
        <vt:i4>0</vt:i4>
      </vt:variant>
      <vt:variant>
        <vt:i4>5</vt:i4>
      </vt:variant>
      <vt:variant>
        <vt:lpwstr>http://www.treat-nmd.eu/downloads/file/sops/dmd/MDX/dmd_m.2.2_00</vt:lpwstr>
      </vt:variant>
      <vt:variant>
        <vt:lpwstr/>
      </vt:variant>
      <vt:variant>
        <vt:i4>2883591</vt:i4>
      </vt:variant>
      <vt:variant>
        <vt:i4>3</vt:i4>
      </vt:variant>
      <vt:variant>
        <vt:i4>0</vt:i4>
      </vt:variant>
      <vt:variant>
        <vt:i4>5</vt:i4>
      </vt:variant>
      <vt:variant>
        <vt:lpwstr>mailto:a.m.rus@lumc.nl</vt:lpwstr>
      </vt:variant>
      <vt:variant>
        <vt:lpwstr/>
      </vt:variant>
      <vt:variant>
        <vt:i4>5111834</vt:i4>
      </vt:variant>
      <vt:variant>
        <vt:i4>0</vt:i4>
      </vt:variant>
      <vt:variant>
        <vt:i4>0</vt:i4>
      </vt:variant>
      <vt:variant>
        <vt:i4>5</vt:i4>
      </vt:variant>
      <vt:variant>
        <vt:lpwstr>mailto:m.van_putten@lumc.n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4:58:00Z</cp:lastPrinted>
  <dcterms:created xsi:type="dcterms:W3CDTF">2013-08-30T15:43:00Z</dcterms:created>
  <dcterms:modified xsi:type="dcterms:W3CDTF">2013-08-30T15:49:00Z</dcterms:modified>
</cp:coreProperties>
</file>